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eg" ContentType="image/jpeg"/>
  <Default Extension="gif" ContentType="image/gif"/>
  <Default Extension="bmp" ContentType="image/bmp"/>
  <Default Extension="wmf" ContentType="image/x-w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1C65A" w14:textId="77777777" w:rsidR="008B348F" w:rsidRPr="008B348F" w:rsidRDefault="008B348F" w:rsidP="008B348F">
      <w:pPr>
        <w:jc w:val="center"/>
        <w:rPr>
          <w:b/>
        </w:rPr>
      </w:pPr>
      <w:r w:rsidRPr="008B348F">
        <w:rPr>
          <w:b/>
        </w:rPr>
        <w:t xml:space="preserve">Predicted cardiovascular risk and blood pressure for Americans with diabetes, chronic kidney disease, and </w:t>
      </w:r>
      <w:r w:rsidRPr="008B348F">
        <w:rPr>
          <w:rFonts w:cstheme="minorHAnsi"/>
          <w:b/>
        </w:rPr>
        <w:t>≥</w:t>
      </w:r>
      <w:r w:rsidRPr="008B348F">
        <w:rPr>
          <w:b/>
        </w:rPr>
        <w:t>65 years of age</w:t>
      </w:r>
    </w:p>
    <w:p w14:paraId="32A3497B" w14:textId="77777777" w:rsidR="008B348F" w:rsidRPr="008B348F" w:rsidRDefault="008B348F" w:rsidP="008B348F">
      <w:pPr>
        <w:jc w:val="center"/>
        <w:rPr>
          <w:b/>
        </w:rPr>
      </w:pPr>
    </w:p>
    <w:p w14:paraId="3D46C4E8" w14:textId="77777777" w:rsidR="008B348F" w:rsidRPr="008B348F" w:rsidRDefault="008B348F" w:rsidP="008B348F">
      <w:pPr>
        <w:jc w:val="center"/>
        <w:rPr>
          <w:b/>
        </w:rPr>
      </w:pPr>
      <w:r w:rsidRPr="008B348F">
        <w:rPr>
          <w:b/>
        </w:rPr>
        <w:t xml:space="preserve">Byron C. Jaeger, Shakia T. Hardy, Paul Muntner, Paul Whelton </w:t>
      </w:r>
    </w:p>
    <w:p w14:paraId="5EFCCE39" w14:textId="77777777" w:rsidR="008B348F" w:rsidRPr="008B348F" w:rsidRDefault="008B348F" w:rsidP="008B348F">
      <w:pPr>
        <w:rPr>
          <w:b/>
        </w:rPr>
      </w:pPr>
      <w:r w:rsidRPr="008B348F">
        <w:rPr>
          <w:b/>
        </w:rPr>
        <w:br w:type="page"/>
      </w:r>
    </w:p>
    <w:p w14:paraId="238047A9" w14:textId="77777777" w:rsidR="008B348F" w:rsidRPr="008B348F" w:rsidRDefault="008B348F" w:rsidP="008B348F">
      <w:pPr>
        <w:rPr>
          <w:b/>
        </w:rPr>
      </w:pPr>
    </w:p>
    <w:p w14:paraId="0B49E7E7" w14:textId="77777777" w:rsidR="008B348F" w:rsidRPr="008B348F" w:rsidRDefault="008B348F" w:rsidP="008B348F">
      <w:pPr>
        <w:rPr>
          <w:b/>
        </w:rPr>
      </w:pPr>
      <w:r w:rsidRPr="008B348F">
        <w:rPr>
          <w:b/>
        </w:rPr>
        <w:t xml:space="preserve">Main idea: </w:t>
      </w:r>
    </w:p>
    <w:p w14:paraId="2D5243AA" w14:textId="77777777" w:rsidR="00792D29" w:rsidRPr="00792D29" w:rsidRDefault="00792D29" w:rsidP="00792D29">
      <w:r w:rsidRPr="00792D29">
        <w:t xml:space="preserve">Secondary analyses of randomized controlled trials have found that the absolute CVD risk reduction with antihypertensive medication is greater for adults with higher CVD risk (see Section 8.1.1, first paragraph). Based on these data, the 2017 ACC/AHA BP guideline recommends using CVD risk and BP levels to guide the decision to initiate antihypertensive medication. The guideline states that the vast majority of adults with diabetes, chronic kidney disease, or ≥65 years of age have a 10-year CVD risk ≥10%, placing them in the high risk category and are recommended the initiation of antihypertensive drug therapy with SBP ≥ 130 mm Hg or DBP ≥ 80 mm Hg* (see Section 9.3, 9.6, and 10.3.1 of ACC/AHA guidelines: treatment recommendations paragraph). However, data from NHANES show that a substantial proportion of US adults with stage 1 hypertension and diabetes or chronic kidney disease do not have a 10-year predicted CVD risk ≥10%. Therefore, when considering whether to initiate or intensify treatment to lower BP for an adult patient with stage 1 hypertension, physicians who aim to direct these treatments to those at higher risk for CVD should calculate CVD risk for patients with diabetes or chronic kidney disease rather than assuming it is high, particularly for adults aged 40 to 55 years.  For adults with diabetes or chronic kidney disease whose 10-year predicted CVD risk is &lt; 10%, treatment to lower BP may still provide substantial reduction in lifetime risk for CVD and prevention of complications associated with diabetes or chronic kidney disease. </w:t>
      </w:r>
    </w:p>
    <w:p w14:paraId="47FA93D2" w14:textId="77777777" w:rsidR="00B776BE" w:rsidRDefault="00792D29" w:rsidP="00792D29">
      <w:r w:rsidRPr="00792D29">
        <w:t>* For adults aged ≥65 years DBP is not used.</w:t>
      </w:r>
    </w:p>
    <w:p w14:paraId="7305A891" w14:textId="77777777" w:rsidR="00B776BE" w:rsidRDefault="00B776BE">
      <w:r>
        <w:br w:type="page"/>
      </w:r>
    </w:p>
    <w:p w14:paraId="3B20B53E" w14:textId="77777777" w:rsidR="00B776BE" w:rsidRPr="00B776BE" w:rsidRDefault="00B776BE" w:rsidP="00280E5D">
      <w:pPr>
        <w:spacing w:line="480" w:lineRule="auto"/>
        <w:rPr>
          <w:b/>
        </w:rPr>
      </w:pPr>
      <w:r w:rsidRPr="00B776BE">
        <w:rPr>
          <w:b/>
        </w:rPr>
        <w:lastRenderedPageBreak/>
        <w:t>METHODS</w:t>
      </w:r>
    </w:p>
    <w:p w14:paraId="70D5DB05" w14:textId="16C36806" w:rsidR="00057C17" w:rsidRDefault="00B776BE" w:rsidP="00280E5D">
      <w:pPr>
        <w:spacing w:line="480" w:lineRule="auto"/>
      </w:pPr>
      <w:r w:rsidRPr="00B776BE">
        <w:t xml:space="preserve">NHANES </w:t>
      </w:r>
      <w:r w:rsidR="000947F0">
        <w:t xml:space="preserve">was designed to assess the health and nutritional status of the </w:t>
      </w:r>
      <w:r w:rsidR="00AF0A43">
        <w:t xml:space="preserve">non-institutionalized </w:t>
      </w:r>
      <w:r w:rsidR="000947F0">
        <w:t>US population and is conducted by the National Center for Health Statistics of the Centers for Disease Control and Prevention</w:t>
      </w:r>
      <w:r w:rsidR="00761916">
        <w:t xml:space="preserve"> </w:t>
      </w:r>
      <w:r w:rsidR="00761916">
        <w:fldChar w:fldCharType="begin"/>
      </w:r>
      <w:r w:rsidR="00761916">
        <w:instrText xml:space="preserve"> ADDIN ZOTERO_ITEM CSL_CITATION {"citationID":"u0cyVKNP","properties":{"formattedCitation":"(1)","plainCitation":"(1)","noteIndex":0},"citationItems":[{"id":1237,"uris":["http://zotero.org/users/4391561/items/JAFS4Q88"],"uri":["http://zotero.org/users/4391561/items/JAFS4Q88"],"itemData":{"id":1237,"type":"webpage","language":"en-us","title":"NHANES - National Health and Nutrition Examination Survey Homepage","URL":"https://www.cdc.gov/nchs/nhanes/index.htm","accessed":{"date-parts":[["2020",8,19]]},"issued":{"date-parts":[["2020",8,13]]}}}],"schema":"https://github.com/citation-style-language/schema/raw/master/csl-citation.json"} </w:instrText>
      </w:r>
      <w:r w:rsidR="00761916">
        <w:fldChar w:fldCharType="separate"/>
      </w:r>
      <w:r w:rsidR="00761916" w:rsidRPr="00761916">
        <w:rPr>
          <w:rFonts w:ascii="Calibri" w:hAnsi="Calibri" w:cs="Calibri"/>
        </w:rPr>
        <w:t>(1)</w:t>
      </w:r>
      <w:r w:rsidR="00761916">
        <w:fldChar w:fldCharType="end"/>
      </w:r>
      <w:r w:rsidR="00761916">
        <w:t>.</w:t>
      </w:r>
      <w:r w:rsidR="00B61055">
        <w:t xml:space="preserve"> </w:t>
      </w:r>
      <w:r w:rsidRPr="00B776BE">
        <w:t xml:space="preserve">Since 1999-2000, NHANES </w:t>
      </w:r>
      <w:r w:rsidR="00B61055">
        <w:t xml:space="preserve">has been conducted </w:t>
      </w:r>
      <w:r w:rsidRPr="00B776BE">
        <w:t>in two-year cycles using a</w:t>
      </w:r>
      <w:r>
        <w:t xml:space="preserve"> </w:t>
      </w:r>
      <w:r w:rsidRPr="00B776BE">
        <w:t xml:space="preserve">multistage probability sampling design to </w:t>
      </w:r>
      <w:r w:rsidR="00AF0A43">
        <w:t>select participants</w:t>
      </w:r>
      <w:r w:rsidRPr="00B776BE">
        <w:t>.</w:t>
      </w:r>
      <w:r w:rsidR="00A46343">
        <w:t xml:space="preserve"> Each cycle is independent with different participants recruited.</w:t>
      </w:r>
      <w:r w:rsidRPr="00B776BE">
        <w:t xml:space="preserve"> </w:t>
      </w:r>
      <w:r w:rsidR="00B61055">
        <w:t>For the current analysis, three cycles conducted from 2013-2014 through 2017-2018 were pooled</w:t>
      </w:r>
      <w:r w:rsidR="001D6D86">
        <w:t xml:space="preserve"> </w:t>
      </w:r>
      <w:r w:rsidR="00AF0A43">
        <w:t>for analysis</w:t>
      </w:r>
      <w:r w:rsidR="001D6D86">
        <w:t xml:space="preserve"> </w:t>
      </w:r>
      <w:r w:rsidR="001D6D86">
        <w:fldChar w:fldCharType="begin"/>
      </w:r>
      <w:r w:rsidR="001D6D86">
        <w:instrText xml:space="preserve"> ADDIN ZOTERO_ITEM CSL_CITATION {"citationID":"6scrybUO","properties":{"formattedCitation":"(2)","plainCitation":"(2)","noteIndex":0},"citationItems":[{"id":1239,"uris":["http://zotero.org/users/4391561/items/5HVD8MRH"],"uri":["http://zotero.org/users/4391561/items/5HVD8MRH"],"itemData":{"id":1239,"type":"webpage","title":"NHANES Tutorials - Module 3 - Weighting","URL":"https://wwwn.cdc.gov/nchs/nhanes/tutorials/module3.aspx","accessed":{"date-parts":[["2020",8,19]]}}}],"schema":"https://github.com/citation-style-language/schema/raw/master/csl-citation.json"} </w:instrText>
      </w:r>
      <w:r w:rsidR="001D6D86">
        <w:fldChar w:fldCharType="separate"/>
      </w:r>
      <w:r w:rsidR="001D6D86" w:rsidRPr="001D6D86">
        <w:rPr>
          <w:rFonts w:ascii="Calibri" w:hAnsi="Calibri" w:cs="Calibri"/>
        </w:rPr>
        <w:t>(2)</w:t>
      </w:r>
      <w:r w:rsidR="001D6D86">
        <w:fldChar w:fldCharType="end"/>
      </w:r>
      <w:r w:rsidR="00B61055">
        <w:t xml:space="preserve">. </w:t>
      </w:r>
      <w:r w:rsidR="00A46343" w:rsidRPr="00A46343">
        <w:t>The protocols for each NHANES cycle were approved by the National Center</w:t>
      </w:r>
      <w:r w:rsidR="00A46343">
        <w:t xml:space="preserve"> </w:t>
      </w:r>
      <w:r w:rsidR="00A46343" w:rsidRPr="00A46343">
        <w:t>for Health Statistics of the Centers for Disease Control and Prevention Institutional</w:t>
      </w:r>
      <w:r w:rsidR="00A46343">
        <w:t xml:space="preserve"> </w:t>
      </w:r>
      <w:r w:rsidR="00A46343" w:rsidRPr="00A46343">
        <w:t>Review Board. Written informed consent was obtained from each participant. The</w:t>
      </w:r>
      <w:r w:rsidR="00A46343">
        <w:t xml:space="preserve"> </w:t>
      </w:r>
      <w:r w:rsidR="00A46343" w:rsidRPr="00A46343">
        <w:t>University of Alabama at Birmingham Institutional Review Board considered the</w:t>
      </w:r>
      <w:r w:rsidR="00A46343">
        <w:t xml:space="preserve"> </w:t>
      </w:r>
      <w:r w:rsidR="00A46343" w:rsidRPr="00A46343">
        <w:t>analysis of NHANES data to be exempt research.</w:t>
      </w:r>
    </w:p>
    <w:p w14:paraId="5740444E" w14:textId="77777777" w:rsidR="008B57E3" w:rsidRDefault="008B57E3" w:rsidP="00280E5D">
      <w:pPr>
        <w:spacing w:line="480" w:lineRule="auto"/>
      </w:pPr>
    </w:p>
    <w:p w14:paraId="578936FB" w14:textId="26A8D933" w:rsidR="00A46343" w:rsidRDefault="00A46343" w:rsidP="00280E5D">
      <w:pPr>
        <w:spacing w:line="480" w:lineRule="auto"/>
      </w:pPr>
      <w:r>
        <w:t xml:space="preserve">The current analysis </w:t>
      </w:r>
      <w:r w:rsidR="00253657">
        <w:t>was restricted to adults aged 40 to 79 years of age who complete the NHANES interview and examination (n = 9,937). Participants who did not have three SBP and DBP measurements (n = 565) and those who were missing information on age, race, sex</w:t>
      </w:r>
      <w:r w:rsidR="00C41907">
        <w:t xml:space="preserve">, </w:t>
      </w:r>
      <w:r w:rsidR="00253657">
        <w:t>total and high-density lipoprotein</w:t>
      </w:r>
      <w:r w:rsidR="00C41907">
        <w:t xml:space="preserve"> cholesterol, </w:t>
      </w:r>
      <w:r w:rsidR="00253657">
        <w:t>smoking status, or diabetes (n = 575) were excluded. After these exclusions, over the three NHANES cycles, a total of 8,797 survey participants were included in the analysis (</w:t>
      </w:r>
      <w:r w:rsidR="001D0D8E">
        <w:t xml:space="preserve">Online </w:t>
      </w:r>
      <w:r w:rsidR="00253657">
        <w:t xml:space="preserve">Figure </w:t>
      </w:r>
      <w:r w:rsidR="001D0D8E">
        <w:t>1</w:t>
      </w:r>
      <w:r w:rsidR="00253657">
        <w:t>)</w:t>
      </w:r>
      <w:r w:rsidR="001D0D8E">
        <w:t>.</w:t>
      </w:r>
    </w:p>
    <w:p w14:paraId="460F226F" w14:textId="77777777" w:rsidR="006124A0" w:rsidRDefault="006124A0" w:rsidP="00280E5D">
      <w:pPr>
        <w:spacing w:line="480" w:lineRule="auto"/>
      </w:pPr>
    </w:p>
    <w:p w14:paraId="4DA8E1B4" w14:textId="77777777" w:rsidR="00A46343" w:rsidRPr="00280E5D" w:rsidRDefault="00280E5D" w:rsidP="00280E5D">
      <w:pPr>
        <w:spacing w:line="480" w:lineRule="auto"/>
        <w:rPr>
          <w:b/>
          <w:i/>
        </w:rPr>
      </w:pPr>
      <w:r w:rsidRPr="00280E5D">
        <w:rPr>
          <w:b/>
          <w:i/>
        </w:rPr>
        <w:t>Data collection</w:t>
      </w:r>
    </w:p>
    <w:p w14:paraId="62E78703" w14:textId="6600730B" w:rsidR="00C24C8A" w:rsidRDefault="00280E5D" w:rsidP="00280E5D">
      <w:pPr>
        <w:spacing w:line="480" w:lineRule="auto"/>
      </w:pPr>
      <w:r>
        <w:t xml:space="preserve">Data were </w:t>
      </w:r>
      <w:r w:rsidR="00AE79AD">
        <w:t>collected</w:t>
      </w:r>
      <w:r>
        <w:t xml:space="preserve"> during an in-home interview and a study visit completed at a mobile examination center. </w:t>
      </w:r>
      <w:r w:rsidR="00C24C8A">
        <w:t xml:space="preserve">Survey participants’ age, sex, race/ethnicity, </w:t>
      </w:r>
      <w:r w:rsidR="00C41907">
        <w:t>antihypertensive medication use, oral glucose lowering medication or insulin</w:t>
      </w:r>
      <w:r w:rsidR="00C41907" w:rsidDel="00C41907">
        <w:t xml:space="preserve"> </w:t>
      </w:r>
      <w:r w:rsidR="00C24C8A">
        <w:t xml:space="preserve">use, smoking habits, and </w:t>
      </w:r>
      <w:r w:rsidR="00C752E3">
        <w:t>medical history were</w:t>
      </w:r>
      <w:r w:rsidR="00C24C8A">
        <w:t xml:space="preserve"> assessed </w:t>
      </w:r>
      <w:r w:rsidR="00AE79AD">
        <w:t xml:space="preserve">using </w:t>
      </w:r>
      <w:r w:rsidR="00C24C8A">
        <w:t>standardized questionnaires.</w:t>
      </w:r>
      <w:r w:rsidR="00C752E3">
        <w:t xml:space="preserve"> </w:t>
      </w:r>
      <w:r w:rsidR="00BB1026">
        <w:t xml:space="preserve">Medical history included questions about whether the participant had </w:t>
      </w:r>
      <w:r w:rsidR="00BB1026">
        <w:lastRenderedPageBreak/>
        <w:t>been told by a doctor</w:t>
      </w:r>
      <w:r w:rsidR="00C41907">
        <w:t xml:space="preserve"> or other health professional</w:t>
      </w:r>
      <w:r w:rsidR="00BB1026">
        <w:t xml:space="preserve"> that they had</w:t>
      </w:r>
      <w:r w:rsidR="00C752E3">
        <w:t xml:space="preserve"> </w:t>
      </w:r>
      <w:r w:rsidR="00BB1026">
        <w:t xml:space="preserve">heart failure, </w:t>
      </w:r>
      <w:r w:rsidR="00BB1026" w:rsidRPr="00BB1026">
        <w:t xml:space="preserve">stroke, </w:t>
      </w:r>
      <w:r w:rsidR="00AE79AD">
        <w:t xml:space="preserve">a </w:t>
      </w:r>
      <w:r w:rsidR="00BB1026" w:rsidRPr="00BB1026">
        <w:t>heart attack,</w:t>
      </w:r>
      <w:r w:rsidR="00BB1026">
        <w:t xml:space="preserve"> or</w:t>
      </w:r>
      <w:r w:rsidR="00BB1026" w:rsidRPr="00BB1026">
        <w:t xml:space="preserve"> coronary heart disease</w:t>
      </w:r>
      <w:r w:rsidR="00BB1026">
        <w:t>.</w:t>
      </w:r>
      <w:r w:rsidR="00FB35B7">
        <w:t xml:space="preserve"> </w:t>
      </w:r>
      <w:r w:rsidR="00AE79AD">
        <w:t>Blood and urine samples were collected during the medical examination. Of relevance to the current analysis, serum creatinine, s</w:t>
      </w:r>
      <w:r w:rsidR="00D12B3B">
        <w:t xml:space="preserve">erum glucose and </w:t>
      </w:r>
      <w:r w:rsidR="00E63E34" w:rsidRPr="00E63E34">
        <w:t>glycated hemoglobin (HbA1c)</w:t>
      </w:r>
      <w:r w:rsidR="00AE79AD">
        <w:t xml:space="preserve"> were measured</w:t>
      </w:r>
      <w:r w:rsidR="00E63E34">
        <w:t>.</w:t>
      </w:r>
      <w:r w:rsidR="00D12B3B">
        <w:t xml:space="preserve"> </w:t>
      </w:r>
      <w:r w:rsidR="00265ACF">
        <w:t xml:space="preserve">Diabetes was defined by fasting serum glucose ≥ 126 mg/dL, non-fasting glucose ≥ 200 mg/dL, HbA1c ≥ 6.5%, or self-reported use of insulin or oral glucose lowering medication. </w:t>
      </w:r>
      <w:r w:rsidR="0086333A" w:rsidRPr="0086333A">
        <w:t>Estima</w:t>
      </w:r>
      <w:r w:rsidR="00DF57DD">
        <w:t>ted glomerular filtration rate</w:t>
      </w:r>
      <w:r w:rsidR="0086333A" w:rsidRPr="0086333A">
        <w:t xml:space="preserve"> was calculated </w:t>
      </w:r>
      <w:r w:rsidR="0086333A" w:rsidRPr="0086333A">
        <w:rPr>
          <w:iCs/>
        </w:rPr>
        <w:t xml:space="preserve">using the </w:t>
      </w:r>
      <w:r w:rsidR="0086333A" w:rsidRPr="0086333A">
        <w:t>Chronic Kidney Disease Epidemiology Collaboration equation</w:t>
      </w:r>
      <w:r w:rsidR="00DF57DD">
        <w:t>.</w:t>
      </w:r>
      <w:r w:rsidR="00DF57DD">
        <w:fldChar w:fldCharType="begin"/>
      </w:r>
      <w:r w:rsidR="00DF57DD">
        <w:instrText xml:space="preserve"> ADDIN ZOTERO_ITEM CSL_CITATION {"citationID":"XimfiSgy","properties":{"formattedCitation":"(3)","plainCitation":"(3)","noteIndex":0},"citationItems":[{"id":95,"uris":["http://zotero.org/users/4391561/items/HF8P8BLG"],"uri":["http://zotero.org/users/4391561/items/HF8P8BLG"],"itemData":{"id":95,"type":"article-journal","container-title":"Annals of internal medicine","issue":"9","page":"604–612","source":"Google Scholar","title":"A new equation to estimate glomerular filtration rate","volume":"150","author":[{"family":"Levey","given":"Andrew S."},{"family":"Stevens","given":"Lesley A."},{"family":"Schmid","given":"Christopher H."},{"family":"Zhang","given":"Yaping Lucy"},{"family":"Castro","given":"Alejandro F."},{"family":"Feldman","given":"Harold I."},{"family":"Kusek","given":"John W."},{"family":"Eggers","given":"Paul"},{"family":"Van Lente","given":"Frederick"},{"family":"Greene","given":"Tom"}],"issued":{"date-parts":[["2009"]]}}}],"schema":"https://github.com/citation-style-language/schema/raw/master/csl-citation.json"} </w:instrText>
      </w:r>
      <w:r w:rsidR="00DF57DD">
        <w:fldChar w:fldCharType="separate"/>
      </w:r>
      <w:r w:rsidR="00DF57DD" w:rsidRPr="00DF57DD">
        <w:rPr>
          <w:rFonts w:ascii="Calibri" w:hAnsi="Calibri" w:cs="Calibri"/>
        </w:rPr>
        <w:t>(3)</w:t>
      </w:r>
      <w:r w:rsidR="00DF57DD">
        <w:fldChar w:fldCharType="end"/>
      </w:r>
      <w:r w:rsidR="00AE79AD">
        <w:t xml:space="preserve"> Urinary albumin and creatinine levels were measured and used to calculate the albumin-to-creatinine ratio (ACR).</w:t>
      </w:r>
      <w:r w:rsidR="00265ACF" w:rsidRPr="00265ACF">
        <w:t xml:space="preserve"> </w:t>
      </w:r>
      <w:r w:rsidR="00265ACF">
        <w:t>CKD was defined by an estimated glomerular filtration rate &lt; 60 ml/min/1.73m² or</w:t>
      </w:r>
      <w:r w:rsidR="00265ACF" w:rsidRPr="00265ACF">
        <w:t xml:space="preserve"> </w:t>
      </w:r>
      <w:r w:rsidR="00265ACF">
        <w:t>an ACR ≥ 30 mg/dL.</w:t>
      </w:r>
      <w:r w:rsidR="00466B4A">
        <w:t xml:space="preserve"> </w:t>
      </w:r>
      <w:r w:rsidR="00466B4A" w:rsidRPr="00466B4A">
        <w:t>Ten-year predicted risk for ASCVD was calculated using the pooled cohort risk equations.</w:t>
      </w:r>
      <w:r w:rsidR="00466B4A" w:rsidRPr="00466B4A">
        <w:fldChar w:fldCharType="begin"/>
      </w:r>
      <w:r w:rsidR="00466B4A" w:rsidRPr="00466B4A">
        <w:instrText xml:space="preserve"> ADDIN ZOTERO_ITEM CSL_CITATION {"citationID":"YfInqvWr","properties":{"formattedCitation":"(4)","plainCitation":"(4)","noteIndex":0},"citationItems":[{"id":108,"uris":["http://zotero.org/users/4391561/items/CQFM7YLN"],"uri":["http://zotero.org/users/4391561/items/CQFM7YLN"],"itemData":{"id":108,"type":"article-journal","container-title":"Journal of the American College of Cardiology","issue":"25 Part B","page":"2935–2959","source":"Google Scholar","title":"2013 ACC/AHA guideline on the assessment of cardiovascular risk: a report of the American College of Cardiology/American Heart Association Task Force on Practice Guidelines","title-short":"2013 ACC/AHA guideline on the assessment of cardiovascular risk","volume":"63","author":[{"family":"Goff","given":"David C."},{"family":"Lloyd-Jones","given":"Donald M."},{"family":"Bennett","given":"Glen"},{"family":"Coady","given":"Sean"},{"family":"D’Agostino","given":"Ralph B."},{"family":"Gibbons","given":"Raymond"},{"family":"Greenland","given":"Philip"},{"family":"Lackland","given":"Daniel T."},{"family":"Levy","given":"Daniel"},{"family":"O’Donnell","given":"Christopher J."}],"issued":{"date-parts":[["2014"]]}}}],"schema":"https://github.com/citation-style-language/schema/raw/master/csl-citation.json"} </w:instrText>
      </w:r>
      <w:r w:rsidR="00466B4A" w:rsidRPr="00466B4A">
        <w:fldChar w:fldCharType="separate"/>
      </w:r>
      <w:r w:rsidR="00466B4A" w:rsidRPr="00466B4A">
        <w:t>(4)</w:t>
      </w:r>
      <w:r w:rsidR="00466B4A" w:rsidRPr="00466B4A">
        <w:fldChar w:fldCharType="end"/>
      </w:r>
    </w:p>
    <w:p w14:paraId="67336903" w14:textId="77777777" w:rsidR="006124A0" w:rsidRDefault="006124A0" w:rsidP="00280E5D">
      <w:pPr>
        <w:spacing w:line="480" w:lineRule="auto"/>
      </w:pPr>
    </w:p>
    <w:p w14:paraId="3A5079A6" w14:textId="77777777" w:rsidR="00BB1026" w:rsidRDefault="00BB1026" w:rsidP="00280E5D">
      <w:pPr>
        <w:spacing w:line="480" w:lineRule="auto"/>
      </w:pPr>
      <w:r>
        <w:rPr>
          <w:b/>
          <w:i/>
        </w:rPr>
        <w:t xml:space="preserve">Blood pressure measurement </w:t>
      </w:r>
    </w:p>
    <w:p w14:paraId="57BDF82C" w14:textId="62426625" w:rsidR="00084E99" w:rsidRPr="00084E99" w:rsidRDefault="00C41907" w:rsidP="00084E99">
      <w:pPr>
        <w:spacing w:line="480" w:lineRule="auto"/>
      </w:pPr>
      <w:r>
        <w:t xml:space="preserve">Physicians conducting study </w:t>
      </w:r>
      <w:r w:rsidR="00BC7685">
        <w:t>examinations</w:t>
      </w:r>
      <w:r>
        <w:t xml:space="preserve"> followed </w:t>
      </w:r>
      <w:r w:rsidR="00226778">
        <w:t xml:space="preserve">the same </w:t>
      </w:r>
      <w:r w:rsidR="00226778" w:rsidRPr="00226778">
        <w:t>protocol to measure SBP and DBP</w:t>
      </w:r>
      <w:r w:rsidR="00BC7685">
        <w:t xml:space="preserve"> in each NHANES cycle</w:t>
      </w:r>
      <w:r w:rsidR="00226778" w:rsidRPr="00226778">
        <w:t xml:space="preserve">. </w:t>
      </w:r>
      <w:r w:rsidR="00DD7C6A">
        <w:t>A</w:t>
      </w:r>
      <w:r w:rsidR="00226778">
        <w:t xml:space="preserve">fter </w:t>
      </w:r>
      <w:r w:rsidR="00DD7C6A">
        <w:t xml:space="preserve">survey participants </w:t>
      </w:r>
      <w:r w:rsidR="00263A46">
        <w:t xml:space="preserve">had rested </w:t>
      </w:r>
      <w:r w:rsidR="00226778">
        <w:t>5 mi</w:t>
      </w:r>
      <w:r w:rsidR="00DD7C6A">
        <w:t>nutes,</w:t>
      </w:r>
      <w:r w:rsidR="00226778">
        <w:t xml:space="preserve"> </w:t>
      </w:r>
      <w:r w:rsidR="00DD7C6A">
        <w:t xml:space="preserve">their </w:t>
      </w:r>
      <w:r w:rsidR="00226778">
        <w:t xml:space="preserve">BP was measured by a trained </w:t>
      </w:r>
      <w:r w:rsidR="002B13ED">
        <w:t xml:space="preserve">physician </w:t>
      </w:r>
      <w:r w:rsidR="00226778" w:rsidRPr="00226778">
        <w:t>us</w:t>
      </w:r>
      <w:r w:rsidR="00226778">
        <w:t>ing</w:t>
      </w:r>
      <w:r w:rsidR="00226778" w:rsidRPr="00226778">
        <w:t xml:space="preserve"> </w:t>
      </w:r>
      <w:r w:rsidR="00226778">
        <w:t xml:space="preserve">a </w:t>
      </w:r>
      <w:r w:rsidR="00226778" w:rsidRPr="00226778">
        <w:t>mercury sphygmomanometer and an</w:t>
      </w:r>
      <w:r w:rsidR="00226778">
        <w:t xml:space="preserve"> </w:t>
      </w:r>
      <w:r w:rsidR="00226778" w:rsidRPr="00226778">
        <w:t xml:space="preserve">appropriately sized cuff. </w:t>
      </w:r>
      <w:r w:rsidR="00226778">
        <w:t xml:space="preserve">Three </w:t>
      </w:r>
      <w:r w:rsidR="00226778" w:rsidRPr="00226778">
        <w:t xml:space="preserve">BP measurements were obtained </w:t>
      </w:r>
      <w:r w:rsidR="00DD7C6A">
        <w:t>at</w:t>
      </w:r>
      <w:r w:rsidR="00226778" w:rsidRPr="00226778">
        <w:t xml:space="preserve"> 30</w:t>
      </w:r>
      <w:r w:rsidR="00DD7C6A">
        <w:t xml:space="preserve"> second intervals. The mean of all available measurements was used to define SBP and DBP. </w:t>
      </w:r>
      <w:r w:rsidR="00226778" w:rsidRPr="00226778">
        <w:t>Quality control included re</w:t>
      </w:r>
      <w:r w:rsidR="00226778">
        <w:t>-</w:t>
      </w:r>
      <w:r w:rsidR="00226778" w:rsidRPr="00226778">
        <w:t xml:space="preserve">certification of </w:t>
      </w:r>
      <w:r w:rsidR="002B13ED">
        <w:t xml:space="preserve">physicians </w:t>
      </w:r>
      <w:r w:rsidR="00DD7C6A">
        <w:t>every quarter</w:t>
      </w:r>
      <w:r w:rsidR="00226778" w:rsidRPr="00226778">
        <w:t xml:space="preserve"> with retraining if needed</w:t>
      </w:r>
      <w:r w:rsidR="00DD7C6A">
        <w:t xml:space="preserve">. All </w:t>
      </w:r>
      <w:r w:rsidR="002B13ED">
        <w:t xml:space="preserve">physicians </w:t>
      </w:r>
      <w:r w:rsidR="00DD7C6A">
        <w:t>participated in annual retraining</w:t>
      </w:r>
      <w:r w:rsidR="00226778" w:rsidRPr="00226778">
        <w:t>.</w:t>
      </w:r>
      <w:r w:rsidR="00466B4A" w:rsidRPr="00084E99">
        <w:t xml:space="preserve"> </w:t>
      </w:r>
    </w:p>
    <w:p w14:paraId="3C579BD0" w14:textId="4FC5EBA9" w:rsidR="00226778" w:rsidRDefault="00226778" w:rsidP="00226778">
      <w:pPr>
        <w:spacing w:line="480" w:lineRule="auto"/>
      </w:pPr>
    </w:p>
    <w:p w14:paraId="0801517C" w14:textId="77777777" w:rsidR="006124A0" w:rsidRDefault="006124A0" w:rsidP="00226778">
      <w:pPr>
        <w:spacing w:line="480" w:lineRule="auto"/>
      </w:pPr>
    </w:p>
    <w:p w14:paraId="359FAA22" w14:textId="674D266F" w:rsidR="00C752E3" w:rsidRDefault="00DD7C6A" w:rsidP="00C752E3">
      <w:pPr>
        <w:spacing w:line="480" w:lineRule="auto"/>
        <w:rPr>
          <w:b/>
          <w:i/>
        </w:rPr>
      </w:pPr>
      <w:r>
        <w:rPr>
          <w:b/>
          <w:i/>
        </w:rPr>
        <w:t xml:space="preserve">Definitions of </w:t>
      </w:r>
      <w:r w:rsidR="00F879BC">
        <w:rPr>
          <w:b/>
          <w:i/>
        </w:rPr>
        <w:t>hypertension</w:t>
      </w:r>
      <w:r w:rsidR="00265ACF">
        <w:rPr>
          <w:b/>
          <w:i/>
        </w:rPr>
        <w:t xml:space="preserve"> </w:t>
      </w:r>
    </w:p>
    <w:p w14:paraId="494EBB02" w14:textId="5546F7D4" w:rsidR="00DD7C6A" w:rsidRDefault="0086333A" w:rsidP="00C752E3">
      <w:pPr>
        <w:spacing w:line="480" w:lineRule="auto"/>
      </w:pPr>
      <w:r>
        <w:lastRenderedPageBreak/>
        <w:t xml:space="preserve">Participants </w:t>
      </w:r>
      <w:r w:rsidR="001E56B2">
        <w:t xml:space="preserve">not taking antihypertensive medication </w:t>
      </w:r>
      <w:r>
        <w:t xml:space="preserve">were grouped into </w:t>
      </w:r>
      <w:r w:rsidR="001E56B2">
        <w:t xml:space="preserve">four </w:t>
      </w:r>
      <w:r>
        <w:t xml:space="preserve">non-overlapping categories </w:t>
      </w:r>
      <w:r w:rsidR="006124A0">
        <w:t xml:space="preserve">based on the 2017 ACC/AHA BP guideline: </w:t>
      </w:r>
      <w:r w:rsidR="00F879BC" w:rsidRPr="00F879BC">
        <w:t xml:space="preserve">Normal </w:t>
      </w:r>
      <w:r w:rsidR="00F879BC">
        <w:t>BP</w:t>
      </w:r>
      <w:r w:rsidR="00F879BC" w:rsidRPr="00F879BC">
        <w:t xml:space="preserve"> </w:t>
      </w:r>
      <w:r>
        <w:t>(</w:t>
      </w:r>
      <w:r w:rsidR="00F879BC">
        <w:t>SBP</w:t>
      </w:r>
      <w:r w:rsidR="001E56B2">
        <w:t xml:space="preserve"> &lt; 120 mm Hg and </w:t>
      </w:r>
      <w:r w:rsidR="00F879BC">
        <w:t>DBP &lt; 80 mm Hg</w:t>
      </w:r>
      <w:r>
        <w:t>)</w:t>
      </w:r>
      <w:r w:rsidR="00F879BC">
        <w:t>, e</w:t>
      </w:r>
      <w:r w:rsidR="00F879BC" w:rsidRPr="00F879BC">
        <w:t xml:space="preserve">levated </w:t>
      </w:r>
      <w:r w:rsidR="00F879BC">
        <w:t xml:space="preserve">BP </w:t>
      </w:r>
      <w:r>
        <w:t>(</w:t>
      </w:r>
      <w:r w:rsidR="00F879BC">
        <w:t>SBP</w:t>
      </w:r>
      <w:r w:rsidR="001E56B2">
        <w:t xml:space="preserve"> between</w:t>
      </w:r>
      <w:r w:rsidR="00F879BC">
        <w:t xml:space="preserve"> 120</w:t>
      </w:r>
      <w:r w:rsidR="001E56B2">
        <w:t xml:space="preserve"> and </w:t>
      </w:r>
      <w:r w:rsidR="00F879BC">
        <w:t>129</w:t>
      </w:r>
      <w:r w:rsidR="001E56B2">
        <w:t xml:space="preserve"> mm Hg and DBP &lt; </w:t>
      </w:r>
      <w:r w:rsidR="00F879BC">
        <w:t>80 mm Hg</w:t>
      </w:r>
      <w:r>
        <w:t>)</w:t>
      </w:r>
      <w:r w:rsidR="00F879BC">
        <w:t xml:space="preserve">, stage 1 hypertension </w:t>
      </w:r>
      <w:r>
        <w:t>(</w:t>
      </w:r>
      <w:r w:rsidR="00F879BC">
        <w:t>SBP</w:t>
      </w:r>
      <w:r w:rsidR="001E56B2">
        <w:t xml:space="preserve"> between</w:t>
      </w:r>
      <w:r w:rsidR="00F879BC">
        <w:t xml:space="preserve"> 130</w:t>
      </w:r>
      <w:r w:rsidR="001E56B2">
        <w:t xml:space="preserve"> and </w:t>
      </w:r>
      <w:r w:rsidR="00F879BC">
        <w:t>139</w:t>
      </w:r>
      <w:r w:rsidR="001E56B2">
        <w:t xml:space="preserve"> mm Hg with DBP &lt; 90 mm Hg and/or DBP between </w:t>
      </w:r>
      <w:r w:rsidR="00F879BC">
        <w:t>80</w:t>
      </w:r>
      <w:r w:rsidR="001E56B2">
        <w:t xml:space="preserve"> and </w:t>
      </w:r>
      <w:r w:rsidR="00F879BC">
        <w:t>89 mm Hg</w:t>
      </w:r>
      <w:r w:rsidR="001E56B2">
        <w:t xml:space="preserve"> with SBP &lt; 140 mm Hg</w:t>
      </w:r>
      <w:r>
        <w:t>)</w:t>
      </w:r>
      <w:r w:rsidR="00F879BC">
        <w:t>, s</w:t>
      </w:r>
      <w:r w:rsidR="00F879BC" w:rsidRPr="00F879BC">
        <w:t>tage 2 hypertension</w:t>
      </w:r>
      <w:r>
        <w:t xml:space="preserve"> (</w:t>
      </w:r>
      <w:r w:rsidR="00F879BC">
        <w:t>SBP</w:t>
      </w:r>
      <w:r w:rsidR="001E56B2">
        <w:t xml:space="preserve"> </w:t>
      </w:r>
      <w:r w:rsidR="00F879BC" w:rsidRPr="00F879BC">
        <w:t>≥ 140</w:t>
      </w:r>
      <w:r w:rsidR="001E56B2">
        <w:t xml:space="preserve"> mm Hg or DBP </w:t>
      </w:r>
      <w:r w:rsidR="001E56B2" w:rsidRPr="00F879BC">
        <w:t>≥</w:t>
      </w:r>
      <w:r w:rsidR="001E56B2">
        <w:t xml:space="preserve"> </w:t>
      </w:r>
      <w:r w:rsidR="00F879BC" w:rsidRPr="00F879BC">
        <w:t>90 mm Hg</w:t>
      </w:r>
      <w:r>
        <w:t>)</w:t>
      </w:r>
      <w:r w:rsidR="001E56B2">
        <w:t>. Participants taking</w:t>
      </w:r>
      <w:r>
        <w:t xml:space="preserve"> antihypertensive </w:t>
      </w:r>
      <w:r w:rsidR="001E56B2">
        <w:t>medication were placed in a fifth group</w:t>
      </w:r>
      <w:r w:rsidR="00F879BC" w:rsidRPr="00F879BC">
        <w:t>.</w:t>
      </w:r>
      <w:r w:rsidR="00F879BC">
        <w:t xml:space="preserve"> </w:t>
      </w:r>
    </w:p>
    <w:p w14:paraId="6C6921B4" w14:textId="77777777" w:rsidR="006124A0" w:rsidRDefault="006124A0" w:rsidP="00C752E3">
      <w:pPr>
        <w:spacing w:line="480" w:lineRule="auto"/>
      </w:pPr>
    </w:p>
    <w:p w14:paraId="183ED866" w14:textId="77777777" w:rsidR="00D12B3B" w:rsidRDefault="00D12B3B" w:rsidP="00C752E3">
      <w:pPr>
        <w:spacing w:line="480" w:lineRule="auto"/>
      </w:pPr>
      <w:r>
        <w:rPr>
          <w:b/>
          <w:i/>
        </w:rPr>
        <w:t>Statistical analysis</w:t>
      </w:r>
    </w:p>
    <w:p w14:paraId="3E008B02" w14:textId="5973E8D8" w:rsidR="00D12B3B" w:rsidRDefault="00057C17" w:rsidP="00C752E3">
      <w:pPr>
        <w:spacing w:line="480" w:lineRule="auto"/>
      </w:pPr>
      <w:r>
        <w:t>A</w:t>
      </w:r>
      <w:r w:rsidR="006124A0">
        <w:t>nalyses</w:t>
      </w:r>
      <w:r w:rsidR="003662EB">
        <w:t xml:space="preserve"> </w:t>
      </w:r>
      <w:r w:rsidR="006124A0">
        <w:t xml:space="preserve">were </w:t>
      </w:r>
      <w:r w:rsidR="00A825EF">
        <w:t xml:space="preserve">conducted for the </w:t>
      </w:r>
      <w:r w:rsidR="00D12B3B">
        <w:t>overall</w:t>
      </w:r>
      <w:r w:rsidR="006124A0">
        <w:t xml:space="preserve"> </w:t>
      </w:r>
      <w:r w:rsidR="00A825EF">
        <w:t xml:space="preserve">population </w:t>
      </w:r>
      <w:r w:rsidR="00D12B3B">
        <w:t xml:space="preserve">and among participants with diabetes, CKD, </w:t>
      </w:r>
      <w:r w:rsidR="00D12B3B">
        <w:rPr>
          <w:rFonts w:cstheme="minorHAnsi"/>
        </w:rPr>
        <w:t>≥</w:t>
      </w:r>
      <w:r w:rsidR="00D12B3B">
        <w:t xml:space="preserve">65 years of age, and </w:t>
      </w:r>
      <w:r w:rsidR="00A825EF">
        <w:t xml:space="preserve">for those with </w:t>
      </w:r>
      <w:r w:rsidR="00D12B3B">
        <w:t>any of the</w:t>
      </w:r>
      <w:r w:rsidR="00A825EF">
        <w:t>se</w:t>
      </w:r>
      <w:r w:rsidR="00D12B3B">
        <w:t xml:space="preserve"> </w:t>
      </w:r>
      <w:r w:rsidR="00A825EF">
        <w:t xml:space="preserve">three </w:t>
      </w:r>
      <w:r w:rsidR="00D12B3B">
        <w:t>conditions, separately.</w:t>
      </w:r>
      <w:r w:rsidR="00A935A7">
        <w:t xml:space="preserve"> </w:t>
      </w:r>
      <w:r w:rsidR="006124A0">
        <w:t xml:space="preserve">Participant characteristics were </w:t>
      </w:r>
      <w:r w:rsidR="00B41F31">
        <w:t xml:space="preserve">summarized </w:t>
      </w:r>
      <w:r w:rsidR="000733B7">
        <w:t xml:space="preserve">as </w:t>
      </w:r>
      <w:r w:rsidR="00B41F31">
        <w:t>mean</w:t>
      </w:r>
      <w:r w:rsidR="00B94E46">
        <w:t xml:space="preserve"> (</w:t>
      </w:r>
      <w:r w:rsidR="00B41F31">
        <w:t>standard error</w:t>
      </w:r>
      <w:r w:rsidR="00B94E46">
        <w:t>)</w:t>
      </w:r>
      <w:r w:rsidR="00B41F31">
        <w:t xml:space="preserve"> and percentage for continuous and categorical variables, respectively. T</w:t>
      </w:r>
      <w:r w:rsidR="006124A0">
        <w:t xml:space="preserve">he </w:t>
      </w:r>
      <w:r w:rsidR="00B41F31">
        <w:t>percent</w:t>
      </w:r>
      <w:r w:rsidR="004F6CF4">
        <w:t>age</w:t>
      </w:r>
      <w:r w:rsidR="00B41F31">
        <w:t xml:space="preserve"> of </w:t>
      </w:r>
      <w:r w:rsidR="00A825EF">
        <w:t xml:space="preserve">US </w:t>
      </w:r>
      <w:r w:rsidR="00B41F31">
        <w:t xml:space="preserve">adults in each </w:t>
      </w:r>
      <w:r w:rsidR="006124A0">
        <w:t xml:space="preserve">of the </w:t>
      </w:r>
      <w:r w:rsidR="004F6CF4">
        <w:t>five</w:t>
      </w:r>
      <w:r w:rsidR="006124A0">
        <w:t xml:space="preserve"> BP</w:t>
      </w:r>
      <w:r w:rsidR="00A825EF">
        <w:t>/antihypertensive medication use</w:t>
      </w:r>
      <w:r w:rsidR="006124A0">
        <w:t xml:space="preserve"> categories was computed. </w:t>
      </w:r>
      <w:r w:rsidR="00A825EF">
        <w:t>The</w:t>
      </w:r>
      <w:r w:rsidR="006124A0">
        <w:t xml:space="preserve"> m</w:t>
      </w:r>
      <w:r w:rsidR="006124A0" w:rsidRPr="006124A0">
        <w:t xml:space="preserve">edian </w:t>
      </w:r>
      <w:r w:rsidR="006124A0">
        <w:t xml:space="preserve">10-year </w:t>
      </w:r>
      <w:r w:rsidR="006124A0" w:rsidRPr="006124A0">
        <w:t xml:space="preserve">predicted risk for </w:t>
      </w:r>
      <w:r w:rsidR="006124A0">
        <w:t xml:space="preserve">CVD </w:t>
      </w:r>
      <w:r w:rsidR="006124A0" w:rsidRPr="006124A0">
        <w:t xml:space="preserve">and </w:t>
      </w:r>
      <w:r w:rsidR="00A825EF">
        <w:t xml:space="preserve">the </w:t>
      </w:r>
      <w:r w:rsidR="006124A0" w:rsidRPr="006124A0">
        <w:t xml:space="preserve">proportion with </w:t>
      </w:r>
      <w:r w:rsidR="00A825EF">
        <w:t xml:space="preserve">a </w:t>
      </w:r>
      <w:r w:rsidR="006124A0" w:rsidRPr="006124A0">
        <w:t xml:space="preserve">predicted risk ≥ 10% </w:t>
      </w:r>
      <w:r w:rsidR="006124A0">
        <w:t>was computed</w:t>
      </w:r>
      <w:r w:rsidR="00A825EF">
        <w:t xml:space="preserve"> for participants in each of the BP/antihypertensive medication use categories</w:t>
      </w:r>
      <w:r w:rsidR="006124A0" w:rsidRPr="006124A0">
        <w:t>.</w:t>
      </w:r>
      <w:r w:rsidR="00B41F31">
        <w:t xml:space="preserve"> </w:t>
      </w:r>
      <w:r w:rsidR="004F6CF4">
        <w:t>A</w:t>
      </w:r>
      <w:r w:rsidR="00B41F31">
        <w:t>mong particip</w:t>
      </w:r>
      <w:r w:rsidR="004F6CF4">
        <w:t xml:space="preserve">ants </w:t>
      </w:r>
      <w:r w:rsidR="000733B7">
        <w:t>without a</w:t>
      </w:r>
      <w:r w:rsidR="004F6CF4">
        <w:t xml:space="preserve"> history of CVD and </w:t>
      </w:r>
      <w:r w:rsidR="000733B7">
        <w:t xml:space="preserve">with a 10-year </w:t>
      </w:r>
      <w:r w:rsidR="004F6CF4">
        <w:t xml:space="preserve">predicted </w:t>
      </w:r>
      <w:r w:rsidR="000733B7">
        <w:t xml:space="preserve">ASCVD </w:t>
      </w:r>
      <w:r w:rsidR="004F6CF4">
        <w:t xml:space="preserve">risk &lt; 10%, the percentage with predicted risk of 0% to &lt; 2.5%, 2.5% to &lt; 5.0%, 5.0% to &lt; 7.5%, and 7.5% to &lt;10% was computed. </w:t>
      </w:r>
      <w:r w:rsidR="000733B7">
        <w:t>T</w:t>
      </w:r>
      <w:r w:rsidR="00B41F31">
        <w:t>he age-adjusted p</w:t>
      </w:r>
      <w:r w:rsidR="00B41F31" w:rsidRPr="00B41F31">
        <w:t xml:space="preserve">robability of </w:t>
      </w:r>
      <w:r w:rsidR="00B41F31">
        <w:t>having a 10</w:t>
      </w:r>
      <w:r w:rsidR="00B41F31" w:rsidRPr="00B41F31">
        <w:t xml:space="preserve">-year predicted </w:t>
      </w:r>
      <w:r w:rsidR="000733B7">
        <w:t>ASCVD risk</w:t>
      </w:r>
      <w:r w:rsidR="00B41F31">
        <w:t xml:space="preserve"> </w:t>
      </w:r>
      <w:r w:rsidR="00B41F31" w:rsidRPr="00B41F31">
        <w:t>≥ 10%</w:t>
      </w:r>
      <w:r w:rsidR="00B41F31">
        <w:t xml:space="preserve"> was estimated using logistic regression. </w:t>
      </w:r>
      <w:r w:rsidR="007B5003">
        <w:t xml:space="preserve"> The above analyses were repeated among participants with stage 1 hypertension.</w:t>
      </w:r>
    </w:p>
    <w:p w14:paraId="35E1B048" w14:textId="3B3CF1B7" w:rsidR="00057C17" w:rsidRDefault="00F879BC" w:rsidP="00F879BC">
      <w:pPr>
        <w:spacing w:line="480" w:lineRule="auto"/>
      </w:pPr>
      <w:r w:rsidRPr="00F879BC">
        <w:t xml:space="preserve">NHANES sampling weights, which </w:t>
      </w:r>
      <w:r w:rsidR="0074449C">
        <w:t>we</w:t>
      </w:r>
      <w:r w:rsidR="0074449C" w:rsidRPr="00F879BC">
        <w:t xml:space="preserve">re </w:t>
      </w:r>
      <w:r w:rsidRPr="00F879BC">
        <w:t>calculated as the inverse probability of being</w:t>
      </w:r>
      <w:r>
        <w:t xml:space="preserve"> </w:t>
      </w:r>
      <w:r w:rsidRPr="00F879BC">
        <w:t>selected for the survey, were used in all calculations to obtain US nationally</w:t>
      </w:r>
      <w:r>
        <w:t xml:space="preserve"> </w:t>
      </w:r>
      <w:r w:rsidRPr="00F879BC">
        <w:t xml:space="preserve">representative estimates. </w:t>
      </w:r>
      <w:r w:rsidR="0074449C">
        <w:t xml:space="preserve">The survey design of NHANES was also taken into account.  </w:t>
      </w:r>
      <w:r w:rsidRPr="00F879BC">
        <w:t>Data analysis was conducted using R</w:t>
      </w:r>
      <w:r>
        <w:t xml:space="preserve"> version 4.0.1 or higher</w:t>
      </w:r>
      <w:r w:rsidRPr="00F879BC">
        <w:t xml:space="preserve"> (Vienna, Austria). P-values were two-sided.</w:t>
      </w:r>
    </w:p>
    <w:p w14:paraId="2E348ADB" w14:textId="77777777" w:rsidR="00E06E87" w:rsidRPr="00D12B3B" w:rsidRDefault="00E06E87" w:rsidP="00F879BC">
      <w:pPr>
        <w:spacing w:line="480" w:lineRule="auto"/>
      </w:pPr>
    </w:p>
    <w:p w14:paraId="30BFBF16" w14:textId="77777777" w:rsidR="00B776BE" w:rsidRPr="00B776BE" w:rsidRDefault="00B776BE" w:rsidP="00280E5D">
      <w:pPr>
        <w:spacing w:line="480" w:lineRule="auto"/>
        <w:rPr>
          <w:b/>
        </w:rPr>
      </w:pPr>
      <w:r w:rsidRPr="00B776BE">
        <w:rPr>
          <w:b/>
        </w:rPr>
        <w:t>RESULT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Among US adults from 2013-2014 through 2017-2018, the prevalence (95% confidence interval [CI]) of diabetes and CKD were 17.2% (16.0, 18.5) and 14.1% (13.0, 15.2), respectively, and the mean age (95% CI) was 56.7 (56.3, 57.2) (Table 1). Characteristics of adults with stage 1 hypertension are presented in Online Table 1.</w:t>
      </w:r>
    </w:p>
    <w:p w14:paraId="67E97D27" w14:textId="1FFC37B8" w:rsidR="002E4201" w:rsidRDefault="002E4201" w:rsidP="00280E5D">
      <w:pPr>
        <w:spacing w:line="480" w:lineRule="auto"/>
      </w:pPr>
      <w:bookmarkStart w:id="0" w:name="_GoBack"/>
      <w:bookmarkEnd w:id="0"/>
    </w:p>
    <w:p w14:paraId="468C4AB7" w14:textId="77777777" w:rsidR="002E4201" w:rsidRDefault="002E4201" w:rsidP="00280E5D">
      <w:pPr>
        <w:spacing w:line="480" w:lineRule="auto"/>
      </w:pPr>
    </w:p>
    <w:p w14:paraId="47128C6D" w14:textId="2E876D4F" w:rsidR="00B776BE" w:rsidRPr="00B776BE" w:rsidRDefault="00B776BE" w:rsidP="00280E5D">
      <w:pPr>
        <w:spacing w:line="480" w:lineRule="auto"/>
        <w:rPr>
          <w:b/>
        </w:rPr>
      </w:pPr>
      <w:r w:rsidRPr="00B776BE">
        <w:rPr>
          <w:b/>
        </w:rPr>
        <w:t>DISCUSSION</w:t>
      </w:r>
    </w:p>
    <w:p w14:paraId="2DA21ED8" w14:textId="77777777" w:rsidR="00263DE1" w:rsidRDefault="00DF57DD" w:rsidP="007C4DC1">
      <w:pPr>
        <w:rPr>
          <w:b/>
        </w:rPr>
      </w:pPr>
      <w:r w:rsidRPr="00DF57DD">
        <w:rPr>
          <w:b/>
        </w:rPr>
        <w:t>REFERENCES</w:t>
      </w:r>
    </w:p>
    <w:p w14:paraId="7B49A98A" w14:textId="77777777" w:rsidR="00466B4A" w:rsidRPr="00466B4A" w:rsidRDefault="00DF57DD" w:rsidP="00466B4A">
      <w:pPr>
        <w:pStyle w:val="Bibliography"/>
        <w:rPr>
          <w:rFonts w:ascii="Calibri" w:hAnsi="Calibri" w:cs="Calibri"/>
        </w:rPr>
      </w:pPr>
      <w:r>
        <w:rPr>
          <w:b/>
        </w:rPr>
        <w:fldChar w:fldCharType="begin"/>
      </w:r>
      <w:r>
        <w:rPr>
          <w:b/>
        </w:rPr>
        <w:instrText xml:space="preserve"> ADDIN ZOTERO_BIBL {"uncited":[],"omitted":[],"custom":[]} CSL_BIBLIOGRAPHY </w:instrText>
      </w:r>
      <w:r>
        <w:rPr>
          <w:b/>
        </w:rPr>
        <w:fldChar w:fldCharType="separate"/>
      </w:r>
      <w:r w:rsidR="00466B4A" w:rsidRPr="00466B4A">
        <w:rPr>
          <w:rFonts w:ascii="Calibri" w:hAnsi="Calibri" w:cs="Calibri"/>
        </w:rPr>
        <w:t>1. Anon. NHANES - National Health and Nutrition Examination Survey Homepage. 2020. Available at: https://www.cdc.gov/nchs/nhanes/index.htm. Accessed August 19, 2020.</w:t>
      </w:r>
    </w:p>
    <w:p w14:paraId="53FA101D" w14:textId="77777777" w:rsidR="00466B4A" w:rsidRPr="00466B4A" w:rsidRDefault="00466B4A" w:rsidP="00466B4A">
      <w:pPr>
        <w:pStyle w:val="Bibliography"/>
        <w:rPr>
          <w:rFonts w:ascii="Calibri" w:hAnsi="Calibri" w:cs="Calibri"/>
        </w:rPr>
      </w:pPr>
      <w:r w:rsidRPr="00466B4A">
        <w:rPr>
          <w:rFonts w:ascii="Calibri" w:hAnsi="Calibri" w:cs="Calibri"/>
        </w:rPr>
        <w:t>2. Anon. NHANES Tutorials - Module 3 - Weighting. Available at: https://wwwn.cdc.gov/nchs/nhanes/tutorials/module3.aspx. Accessed August 19, 2020.</w:t>
      </w:r>
    </w:p>
    <w:p w14:paraId="3B49017A" w14:textId="77777777" w:rsidR="00466B4A" w:rsidRPr="00466B4A" w:rsidRDefault="00466B4A" w:rsidP="00466B4A">
      <w:pPr>
        <w:pStyle w:val="Bibliography"/>
        <w:rPr>
          <w:rFonts w:ascii="Calibri" w:hAnsi="Calibri" w:cs="Calibri"/>
        </w:rPr>
      </w:pPr>
      <w:r w:rsidRPr="00466B4A">
        <w:rPr>
          <w:rFonts w:ascii="Calibri" w:hAnsi="Calibri" w:cs="Calibri"/>
        </w:rPr>
        <w:t>3. Levey AS, Stevens LA, Schmid CH, et al. A new equation to estimate glomerular filtration rate. Annals of internal medicine 2009;150:604–612.</w:t>
      </w:r>
    </w:p>
    <w:p w14:paraId="7ACA7018" w14:textId="77777777" w:rsidR="00466B4A" w:rsidRPr="00466B4A" w:rsidRDefault="00466B4A" w:rsidP="00466B4A">
      <w:pPr>
        <w:pStyle w:val="Bibliography"/>
        <w:rPr>
          <w:rFonts w:ascii="Calibri" w:hAnsi="Calibri" w:cs="Calibri"/>
        </w:rPr>
      </w:pPr>
      <w:r w:rsidRPr="00466B4A">
        <w:rPr>
          <w:rFonts w:ascii="Calibri" w:hAnsi="Calibri" w:cs="Calibri"/>
        </w:rPr>
        <w:t>4. Goff DC, Lloyd-Jones DM, Bennett G, et al. 2013 ACC/AHA guideline on the assessment of cardiovascular risk: a report of the American College of Cardiology/American Heart Association Task Force on Practice Guidelines. Journal of the American College of Cardiology 2014;63:2935–2959.</w:t>
      </w:r>
    </w:p>
    <w:p w14:paraId="56CC194E" w14:textId="0914A801" w:rsidR="00DF57DD" w:rsidRPr="00DF57DD" w:rsidRDefault="00DF57DD" w:rsidP="00F255EB">
      <w:pPr>
        <w:pStyle w:val="Bibliography"/>
        <w:rPr>
          <w:b/>
        </w:rPr>
      </w:pPr>
      <w:r>
        <w:rPr>
          <w:b/>
        </w:rPr>
        <w:fldChar w:fldCharType="end"/>
      </w:r>
    </w:p>
    <w:p w14:paraId="6EF399B4" w14:textId="77777777" w:rsidR="008515F0" w:rsidRDefault="00BA6526">
      <w:r>
        <w:br w:type="page"/>
      </w:r>
    </w:p>
    <w:p w14:paraId="125C7C77" w14:textId="77777777" w:rsidR="008515F0" w:rsidRDefault="00BA6526">
      <w:r>
        <w:lastRenderedPageBreak/>
        <w:t>Table 1: Characteristics of US adults overall and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14:paraId="78CD5D63"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1F8E44"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A1808D"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10DDA2CC"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84A532" w14:textId="77777777" w:rsidR="008515F0" w:rsidRDefault="00BA6526">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C26BEB"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B300D7"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343CA8" w14:textId="77777777"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07B8F1"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4EF36F" w14:textId="77777777"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14:paraId="4FE7572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BB2BCD" w14:textId="77777777" w:rsidR="008515F0" w:rsidRDefault="00BA6526">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8C1A16" w14:textId="77777777" w:rsidR="008515F0" w:rsidRDefault="00BA6526">
            <w:pPr>
              <w:spacing w:before="40" w:after="40"/>
              <w:ind w:left="100" w:right="100"/>
              <w:jc w:val="center"/>
            </w:pPr>
            <w:r>
              <w:rPr>
                <w:rFonts w:ascii="Calibri" w:eastAsia="Calibri" w:hAnsi="Calibri" w:cs="Calibri"/>
                <w:color w:val="111111"/>
              </w:rPr>
              <w:t>56.7 (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D183D4" w14:textId="77777777" w:rsidR="008515F0" w:rsidRDefault="00BA6526">
            <w:pPr>
              <w:spacing w:before="40" w:after="40"/>
              <w:ind w:left="100" w:right="100"/>
              <w:jc w:val="center"/>
            </w:pPr>
            <w:r>
              <w:rPr>
                <w:rFonts w:ascii="Calibri" w:eastAsia="Calibri" w:hAnsi="Calibri" w:cs="Calibri"/>
                <w:color w:val="111111"/>
              </w:rPr>
              <w:t>60.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BB1A94" w14:textId="77777777" w:rsidR="008515F0" w:rsidRDefault="00BA6526">
            <w:pPr>
              <w:spacing w:before="40" w:after="40"/>
              <w:ind w:left="100" w:right="100"/>
              <w:jc w:val="center"/>
            </w:pPr>
            <w:r>
              <w:rPr>
                <w:rFonts w:ascii="Calibri" w:eastAsia="Calibri" w:hAnsi="Calibri" w:cs="Calibri"/>
                <w:color w:val="111111"/>
              </w:rPr>
              <w:t>61.8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F7934D" w14:textId="77777777" w:rsidR="008515F0" w:rsidRDefault="00BA6526">
            <w:pPr>
              <w:spacing w:before="40" w:after="40"/>
              <w:ind w:left="100" w:right="100"/>
              <w:jc w:val="center"/>
            </w:pPr>
            <w:r>
              <w:rPr>
                <w:rFonts w:ascii="Calibri" w:eastAsia="Calibri" w:hAnsi="Calibri" w:cs="Calibri"/>
                <w:color w:val="111111"/>
              </w:rPr>
              <w:t>70.6 (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DAF4A0" w14:textId="77777777" w:rsidR="008515F0" w:rsidRDefault="00BA6526">
            <w:pPr>
              <w:spacing w:before="40" w:after="40"/>
              <w:ind w:left="100" w:right="100"/>
              <w:jc w:val="center"/>
            </w:pPr>
            <w:r>
              <w:rPr>
                <w:rFonts w:ascii="Calibri" w:eastAsia="Calibri" w:hAnsi="Calibri" w:cs="Calibri"/>
                <w:color w:val="111111"/>
              </w:rPr>
              <w:t>64.2 (0.3)</w:t>
            </w:r>
          </w:p>
        </w:tc>
      </w:tr>
      <w:tr w:rsidR="008515F0" w14:paraId="7A4138B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07090B" w14:textId="77777777" w:rsidR="008515F0" w:rsidRDefault="00BA6526">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F2ECB3" w14:textId="77777777" w:rsidR="008515F0" w:rsidRDefault="00BA6526">
            <w:pPr>
              <w:spacing w:before="40" w:after="40"/>
              <w:ind w:left="100" w:right="100"/>
              <w:jc w:val="center"/>
            </w:pPr>
            <w:r>
              <w:rPr>
                <w:rFonts w:ascii="Calibri" w:eastAsia="Calibri" w:hAnsi="Calibri" w:cs="Calibri"/>
                <w:color w:val="111111"/>
              </w:rPr>
              <w:t>48.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F52B1" w14:textId="77777777" w:rsidR="008515F0" w:rsidRDefault="00BA6526">
            <w:pPr>
              <w:spacing w:before="40" w:after="40"/>
              <w:ind w:left="100" w:right="100"/>
              <w:jc w:val="center"/>
            </w:pPr>
            <w:r>
              <w:rPr>
                <w:rFonts w:ascii="Calibri" w:eastAsia="Calibri" w:hAnsi="Calibri" w:cs="Calibri"/>
                <w:color w:val="111111"/>
              </w:rPr>
              <w:t>5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C4049A" w14:textId="77777777" w:rsidR="008515F0" w:rsidRDefault="00BA6526">
            <w:pPr>
              <w:spacing w:before="40" w:after="40"/>
              <w:ind w:left="100" w:right="100"/>
              <w:jc w:val="center"/>
            </w:pPr>
            <w:r>
              <w:rPr>
                <w:rFonts w:ascii="Calibri" w:eastAsia="Calibri" w:hAnsi="Calibri" w:cs="Calibri"/>
                <w:color w:val="111111"/>
              </w:rPr>
              <w:t>4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F1598B" w14:textId="77777777" w:rsidR="008515F0" w:rsidRDefault="00BA6526">
            <w:pPr>
              <w:spacing w:before="40" w:after="40"/>
              <w:ind w:left="100" w:right="100"/>
              <w:jc w:val="center"/>
            </w:pPr>
            <w:r>
              <w:rPr>
                <w:rFonts w:ascii="Calibri" w:eastAsia="Calibri" w:hAnsi="Calibri" w:cs="Calibri"/>
                <w:color w:val="111111"/>
              </w:rPr>
              <w:t>4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04FBEB" w14:textId="77777777" w:rsidR="008515F0" w:rsidRDefault="00BA6526">
            <w:pPr>
              <w:spacing w:before="40" w:after="40"/>
              <w:ind w:left="100" w:right="100"/>
              <w:jc w:val="center"/>
            </w:pPr>
            <w:r>
              <w:rPr>
                <w:rFonts w:ascii="Calibri" w:eastAsia="Calibri" w:hAnsi="Calibri" w:cs="Calibri"/>
                <w:color w:val="111111"/>
              </w:rPr>
              <w:t>48.0</w:t>
            </w:r>
          </w:p>
        </w:tc>
      </w:tr>
      <w:tr w:rsidR="008515F0" w14:paraId="6240785B" w14:textId="77777777">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29B639" w14:textId="77777777" w:rsidR="008515F0" w:rsidRDefault="00BA6526">
            <w:pPr>
              <w:spacing w:before="40" w:after="40"/>
              <w:ind w:left="100" w:right="100"/>
            </w:pPr>
            <w:r>
              <w:rPr>
                <w:rFonts w:ascii="Calibri" w:eastAsia="Calibri" w:hAnsi="Calibri" w:cs="Calibri"/>
                <w:color w:val="111111"/>
              </w:rPr>
              <w:t>Race / ethnicity</w:t>
            </w:r>
          </w:p>
        </w:tc>
      </w:tr>
      <w:tr w:rsidR="008515F0" w14:paraId="2335F917"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56181E" w14:textId="77777777" w:rsidR="008515F0" w:rsidRDefault="00BA6526">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E827AB" w14:textId="77777777" w:rsidR="008515F0" w:rsidRDefault="00BA6526">
            <w:pPr>
              <w:spacing w:before="40" w:after="40"/>
              <w:ind w:left="100" w:right="100"/>
              <w:jc w:val="center"/>
            </w:pPr>
            <w:r>
              <w:rPr>
                <w:rFonts w:ascii="Calibri" w:eastAsia="Calibri" w:hAnsi="Calibri" w:cs="Calibri"/>
                <w:color w:val="111111"/>
              </w:rPr>
              <w:t>6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0468CC3"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92CCCF" w14:textId="77777777" w:rsidR="008515F0" w:rsidRDefault="00BA6526">
            <w:pPr>
              <w:spacing w:before="40" w:after="40"/>
              <w:ind w:left="100" w:right="100"/>
              <w:jc w:val="center"/>
            </w:pPr>
            <w:r>
              <w:rPr>
                <w:rFonts w:ascii="Calibri" w:eastAsia="Calibri" w:hAnsi="Calibri" w:cs="Calibri"/>
                <w:color w:val="111111"/>
              </w:rPr>
              <w:t>63.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C81558" w14:textId="77777777" w:rsidR="008515F0" w:rsidRDefault="00BA6526">
            <w:pPr>
              <w:spacing w:before="40" w:after="40"/>
              <w:ind w:left="100" w:right="100"/>
              <w:jc w:val="center"/>
            </w:pPr>
            <w:r>
              <w:rPr>
                <w:rFonts w:ascii="Calibri" w:eastAsia="Calibri" w:hAnsi="Calibri" w:cs="Calibri"/>
                <w:color w:val="111111"/>
              </w:rPr>
              <w:t>7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DE77310" w14:textId="77777777" w:rsidR="008515F0" w:rsidRDefault="00BA6526">
            <w:pPr>
              <w:spacing w:before="40" w:after="40"/>
              <w:ind w:left="100" w:right="100"/>
              <w:jc w:val="center"/>
            </w:pPr>
            <w:r>
              <w:rPr>
                <w:rFonts w:ascii="Calibri" w:eastAsia="Calibri" w:hAnsi="Calibri" w:cs="Calibri"/>
                <w:color w:val="111111"/>
              </w:rPr>
              <w:t>68.8</w:t>
            </w:r>
          </w:p>
        </w:tc>
      </w:tr>
      <w:tr w:rsidR="008515F0" w14:paraId="69D6FF0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A1BDBF" w14:textId="77777777" w:rsidR="008515F0" w:rsidRDefault="00BA6526">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F932CA" w14:textId="77777777" w:rsidR="008515F0" w:rsidRDefault="00BA6526">
            <w:pPr>
              <w:spacing w:before="40" w:after="40"/>
              <w:ind w:left="100" w:right="100"/>
              <w:jc w:val="center"/>
            </w:pPr>
            <w:r>
              <w:rPr>
                <w:rFonts w:ascii="Calibri" w:eastAsia="Calibri" w:hAnsi="Calibri" w:cs="Calibri"/>
                <w:color w:val="111111"/>
              </w:rPr>
              <w:t>1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1E2029" w14:textId="77777777" w:rsidR="008515F0" w:rsidRDefault="00BA6526">
            <w:pPr>
              <w:spacing w:before="40" w:after="40"/>
              <w:ind w:left="100" w:right="100"/>
              <w:jc w:val="center"/>
            </w:pPr>
            <w:r>
              <w:rPr>
                <w:rFonts w:ascii="Calibri" w:eastAsia="Calibri" w:hAnsi="Calibri" w:cs="Calibri"/>
                <w:color w:val="111111"/>
              </w:rPr>
              <w:t>1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C4A840" w14:textId="77777777" w:rsidR="008515F0" w:rsidRDefault="00BA6526">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77738B" w14:textId="77777777" w:rsidR="008515F0" w:rsidRDefault="00BA6526">
            <w:pPr>
              <w:spacing w:before="40" w:after="40"/>
              <w:ind w:left="100" w:right="100"/>
              <w:jc w:val="center"/>
            </w:pPr>
            <w:r>
              <w:rPr>
                <w:rFonts w:ascii="Calibri" w:eastAsia="Calibri" w:hAnsi="Calibri" w:cs="Calibri"/>
                <w:color w:val="111111"/>
              </w:rPr>
              <w:t>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98829A" w14:textId="77777777" w:rsidR="008515F0" w:rsidRDefault="00BA6526">
            <w:pPr>
              <w:spacing w:before="40" w:after="40"/>
              <w:ind w:left="100" w:right="100"/>
              <w:jc w:val="center"/>
            </w:pPr>
            <w:r>
              <w:rPr>
                <w:rFonts w:ascii="Calibri" w:eastAsia="Calibri" w:hAnsi="Calibri" w:cs="Calibri"/>
                <w:color w:val="111111"/>
              </w:rPr>
              <w:t>10.9</w:t>
            </w:r>
          </w:p>
        </w:tc>
      </w:tr>
      <w:tr w:rsidR="008515F0" w14:paraId="08AED91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02620B" w14:textId="77777777" w:rsidR="008515F0" w:rsidRDefault="00BA6526">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E782A2C" w14:textId="77777777" w:rsidR="008515F0" w:rsidRDefault="00BA6526">
            <w:pPr>
              <w:spacing w:before="40" w:after="40"/>
              <w:ind w:left="100" w:right="100"/>
              <w:jc w:val="center"/>
            </w:pPr>
            <w:r>
              <w:rPr>
                <w:rFonts w:ascii="Calibri" w:eastAsia="Calibri" w:hAnsi="Calibri" w:cs="Calibri"/>
                <w:color w:val="111111"/>
              </w:rPr>
              <w:t>1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F69C4C" w14:textId="77777777" w:rsidR="008515F0" w:rsidRDefault="00BA6526">
            <w:pPr>
              <w:spacing w:before="40" w:after="40"/>
              <w:ind w:left="100" w:right="100"/>
              <w:jc w:val="center"/>
            </w:pPr>
            <w:r>
              <w:rPr>
                <w:rFonts w:ascii="Calibri" w:eastAsia="Calibri" w:hAnsi="Calibri" w:cs="Calibri"/>
                <w:color w:val="111111"/>
              </w:rPr>
              <w:t>1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D6DFEF" w14:textId="77777777" w:rsidR="008515F0" w:rsidRDefault="00BA6526">
            <w:pPr>
              <w:spacing w:before="40" w:after="40"/>
              <w:ind w:left="100" w:right="100"/>
              <w:jc w:val="center"/>
            </w:pPr>
            <w:r>
              <w:rPr>
                <w:rFonts w:ascii="Calibri" w:eastAsia="Calibri" w:hAnsi="Calibri" w:cs="Calibri"/>
                <w:color w:val="111111"/>
              </w:rPr>
              <w:t>13.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59A2E1" w14:textId="77777777" w:rsidR="008515F0" w:rsidRDefault="00BA6526">
            <w:pPr>
              <w:spacing w:before="40" w:after="40"/>
              <w:ind w:left="100" w:right="100"/>
              <w:jc w:val="center"/>
            </w:pPr>
            <w:r>
              <w:rPr>
                <w:rFonts w:ascii="Calibri" w:eastAsia="Calibri" w:hAnsi="Calibri" w:cs="Calibri"/>
                <w:color w:val="111111"/>
              </w:rPr>
              <w:t>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CA370E" w14:textId="77777777" w:rsidR="008515F0" w:rsidRDefault="00BA6526">
            <w:pPr>
              <w:spacing w:before="40" w:after="40"/>
              <w:ind w:left="100" w:right="100"/>
              <w:jc w:val="center"/>
            </w:pPr>
            <w:r>
              <w:rPr>
                <w:rFonts w:ascii="Calibri" w:eastAsia="Calibri" w:hAnsi="Calibri" w:cs="Calibri"/>
                <w:color w:val="111111"/>
              </w:rPr>
              <w:t>11.7</w:t>
            </w:r>
          </w:p>
        </w:tc>
      </w:tr>
      <w:tr w:rsidR="008515F0" w14:paraId="74300C3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CB52B9" w14:textId="77777777" w:rsidR="008515F0" w:rsidRDefault="00BA6526">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31575A" w14:textId="77777777" w:rsidR="008515F0" w:rsidRDefault="00BA6526">
            <w:pPr>
              <w:spacing w:before="40" w:after="40"/>
              <w:ind w:left="100" w:right="100"/>
              <w:jc w:val="center"/>
            </w:pPr>
            <w:r>
              <w:rPr>
                <w:rFonts w:ascii="Calibri" w:eastAsia="Calibri" w:hAnsi="Calibri" w:cs="Calibri"/>
                <w:color w:val="111111"/>
              </w:rPr>
              <w:t>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F0F0DC" w14:textId="77777777" w:rsidR="008515F0" w:rsidRDefault="00BA6526">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55079B" w14:textId="77777777" w:rsidR="008515F0" w:rsidRDefault="00BA6526">
            <w:pPr>
              <w:spacing w:before="40" w:after="40"/>
              <w:ind w:left="100" w:right="100"/>
              <w:jc w:val="center"/>
            </w:pPr>
            <w:r>
              <w:rPr>
                <w:rFonts w:ascii="Calibri" w:eastAsia="Calibri" w:hAnsi="Calibri" w:cs="Calibri"/>
                <w:color w:val="111111"/>
              </w:rPr>
              <w:t>4.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119D6D" w14:textId="77777777" w:rsidR="008515F0" w:rsidRDefault="00BA6526">
            <w:pPr>
              <w:spacing w:before="40" w:after="40"/>
              <w:ind w:left="100" w:right="100"/>
              <w:jc w:val="center"/>
            </w:pPr>
            <w:r>
              <w:rPr>
                <w:rFonts w:ascii="Calibri" w:eastAsia="Calibri" w:hAnsi="Calibri" w:cs="Calibri"/>
                <w:color w:val="111111"/>
              </w:rPr>
              <w:t>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D12973" w14:textId="77777777" w:rsidR="008515F0" w:rsidRDefault="00BA6526">
            <w:pPr>
              <w:spacing w:before="40" w:after="40"/>
              <w:ind w:left="100" w:right="100"/>
              <w:jc w:val="center"/>
            </w:pPr>
            <w:r>
              <w:rPr>
                <w:rFonts w:ascii="Calibri" w:eastAsia="Calibri" w:hAnsi="Calibri" w:cs="Calibri"/>
                <w:color w:val="111111"/>
              </w:rPr>
              <w:t>5.2</w:t>
            </w:r>
          </w:p>
        </w:tc>
      </w:tr>
      <w:tr w:rsidR="008515F0" w14:paraId="5657A9A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51D2D3" w14:textId="77777777" w:rsidR="008515F0" w:rsidRDefault="00BA6526">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11ED0D" w14:textId="77777777" w:rsidR="008515F0" w:rsidRDefault="00BA6526">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BFE40F" w14:textId="77777777" w:rsidR="008515F0" w:rsidRDefault="00BA6526">
            <w:pPr>
              <w:spacing w:before="40" w:after="40"/>
              <w:ind w:left="100" w:right="100"/>
              <w:jc w:val="center"/>
            </w:pPr>
            <w:r>
              <w:rPr>
                <w:rFonts w:ascii="Calibri" w:eastAsia="Calibri" w:hAnsi="Calibri" w:cs="Calibri"/>
                <w:color w:val="111111"/>
              </w:rPr>
              <w:t>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9D1992" w14:textId="77777777" w:rsidR="008515F0" w:rsidRDefault="00BA6526">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EAD547" w14:textId="77777777" w:rsidR="008515F0" w:rsidRDefault="00BA6526">
            <w:pPr>
              <w:spacing w:before="40" w:after="40"/>
              <w:ind w:left="100" w:right="100"/>
              <w:jc w:val="center"/>
            </w:pPr>
            <w:r>
              <w:rPr>
                <w:rFonts w:ascii="Calibri" w:eastAsia="Calibri" w:hAnsi="Calibri" w:cs="Calibri"/>
                <w:color w:val="111111"/>
              </w:rPr>
              <w:t>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304B31A" w14:textId="77777777" w:rsidR="008515F0" w:rsidRDefault="00BA6526">
            <w:pPr>
              <w:spacing w:before="40" w:after="40"/>
              <w:ind w:left="100" w:right="100"/>
              <w:jc w:val="center"/>
            </w:pPr>
            <w:r>
              <w:rPr>
                <w:rFonts w:ascii="Calibri" w:eastAsia="Calibri" w:hAnsi="Calibri" w:cs="Calibri"/>
                <w:color w:val="111111"/>
              </w:rPr>
              <w:t>3.3</w:t>
            </w:r>
          </w:p>
        </w:tc>
      </w:tr>
      <w:tr w:rsidR="008515F0" w14:paraId="6010C72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14A197" w14:textId="77777777" w:rsidR="008515F0" w:rsidRDefault="00BA6526">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881EF5" w14:textId="77777777" w:rsidR="008515F0" w:rsidRDefault="00BA6526">
            <w:pPr>
              <w:spacing w:before="40" w:after="40"/>
              <w:ind w:left="100" w:right="100"/>
              <w:jc w:val="center"/>
            </w:pPr>
            <w:r>
              <w:rPr>
                <w:rFonts w:ascii="Calibri" w:eastAsia="Calibri" w:hAnsi="Calibri" w:cs="Calibri"/>
                <w:color w:val="111111"/>
              </w:rPr>
              <w:t>197.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1875A6" w14:textId="77777777" w:rsidR="008515F0" w:rsidRDefault="00BA6526">
            <w:pPr>
              <w:spacing w:before="40" w:after="40"/>
              <w:ind w:left="100" w:right="100"/>
              <w:jc w:val="center"/>
            </w:pPr>
            <w:r>
              <w:rPr>
                <w:rFonts w:ascii="Calibri" w:eastAsia="Calibri" w:hAnsi="Calibri" w:cs="Calibri"/>
                <w:color w:val="111111"/>
              </w:rPr>
              <w:t>183.2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661036" w14:textId="77777777" w:rsidR="008515F0" w:rsidRDefault="00BA6526">
            <w:pPr>
              <w:spacing w:before="40" w:after="40"/>
              <w:ind w:left="100" w:right="100"/>
              <w:jc w:val="center"/>
            </w:pPr>
            <w:r>
              <w:rPr>
                <w:rFonts w:ascii="Calibri" w:eastAsia="Calibri" w:hAnsi="Calibri" w:cs="Calibri"/>
                <w:color w:val="111111"/>
              </w:rPr>
              <w:t>194.6 (1.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88B637" w14:textId="77777777" w:rsidR="008515F0" w:rsidRDefault="00BA6526">
            <w:pPr>
              <w:spacing w:before="40" w:after="40"/>
              <w:ind w:left="100" w:right="100"/>
              <w:jc w:val="center"/>
            </w:pPr>
            <w:r>
              <w:rPr>
                <w:rFonts w:ascii="Calibri" w:eastAsia="Calibri" w:hAnsi="Calibri" w:cs="Calibri"/>
                <w:color w:val="111111"/>
              </w:rPr>
              <w:t>188.9 (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5C34A92" w14:textId="77777777" w:rsidR="008515F0" w:rsidRDefault="00BA6526">
            <w:pPr>
              <w:spacing w:before="40" w:after="40"/>
              <w:ind w:left="100" w:right="100"/>
              <w:jc w:val="center"/>
            </w:pPr>
            <w:r>
              <w:rPr>
                <w:rFonts w:ascii="Calibri" w:eastAsia="Calibri" w:hAnsi="Calibri" w:cs="Calibri"/>
                <w:color w:val="111111"/>
              </w:rPr>
              <w:t>191.1 (1.2)</w:t>
            </w:r>
          </w:p>
        </w:tc>
      </w:tr>
      <w:tr w:rsidR="008515F0" w14:paraId="3C18C24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B46C8B" w14:textId="77777777" w:rsidR="008515F0" w:rsidRDefault="00BA6526">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B500BD" w14:textId="77777777" w:rsidR="008515F0" w:rsidRDefault="00BA6526">
            <w:pPr>
              <w:spacing w:before="40" w:after="40"/>
              <w:ind w:left="100" w:right="100"/>
              <w:jc w:val="center"/>
            </w:pPr>
            <w:r>
              <w:rPr>
                <w:rFonts w:ascii="Calibri" w:eastAsia="Calibri" w:hAnsi="Calibri" w:cs="Calibri"/>
                <w:color w:val="111111"/>
              </w:rPr>
              <w:t>54.9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EA3065" w14:textId="77777777" w:rsidR="008515F0" w:rsidRDefault="00BA6526">
            <w:pPr>
              <w:spacing w:before="40" w:after="40"/>
              <w:ind w:left="100" w:right="100"/>
              <w:jc w:val="center"/>
            </w:pPr>
            <w:r>
              <w:rPr>
                <w:rFonts w:ascii="Calibri" w:eastAsia="Calibri" w:hAnsi="Calibri" w:cs="Calibri"/>
                <w:color w:val="111111"/>
              </w:rPr>
              <w:t>46.6 (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4F7571" w14:textId="77777777" w:rsidR="008515F0" w:rsidRDefault="00BA6526">
            <w:pPr>
              <w:spacing w:before="40" w:after="40"/>
              <w:ind w:left="100" w:right="100"/>
              <w:jc w:val="center"/>
            </w:pPr>
            <w:r>
              <w:rPr>
                <w:rFonts w:ascii="Calibri" w:eastAsia="Calibri" w:hAnsi="Calibri" w:cs="Calibri"/>
                <w:color w:val="111111"/>
              </w:rPr>
              <w:t>53.0 (0.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6597FB1" w14:textId="77777777" w:rsidR="008515F0" w:rsidRDefault="00BA6526">
            <w:pPr>
              <w:spacing w:before="40" w:after="40"/>
              <w:ind w:left="100" w:right="100"/>
              <w:jc w:val="center"/>
            </w:pPr>
            <w:r>
              <w:rPr>
                <w:rFonts w:ascii="Calibri" w:eastAsia="Calibri" w:hAnsi="Calibri" w:cs="Calibri"/>
                <w:color w:val="111111"/>
              </w:rPr>
              <w:t>56.6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8464B8" w14:textId="77777777" w:rsidR="008515F0" w:rsidRDefault="00BA6526">
            <w:pPr>
              <w:spacing w:before="40" w:after="40"/>
              <w:ind w:left="100" w:right="100"/>
              <w:jc w:val="center"/>
            </w:pPr>
            <w:r>
              <w:rPr>
                <w:rFonts w:ascii="Calibri" w:eastAsia="Calibri" w:hAnsi="Calibri" w:cs="Calibri"/>
                <w:color w:val="111111"/>
              </w:rPr>
              <w:t>53.7 (0.5)</w:t>
            </w:r>
          </w:p>
        </w:tc>
      </w:tr>
      <w:tr w:rsidR="008515F0" w14:paraId="72372C2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CE12888" w14:textId="77777777" w:rsidR="008515F0" w:rsidRDefault="00BA6526">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DCB8FC" w14:textId="77777777" w:rsidR="008515F0" w:rsidRDefault="00BA6526">
            <w:pPr>
              <w:spacing w:before="40" w:after="40"/>
              <w:ind w:left="100" w:right="100"/>
              <w:jc w:val="center"/>
            </w:pPr>
            <w:r>
              <w:rPr>
                <w:rFonts w:ascii="Calibri" w:eastAsia="Calibri" w:hAnsi="Calibri" w:cs="Calibri"/>
                <w:color w:val="111111"/>
              </w:rPr>
              <w:t>126.0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B14B47" w14:textId="77777777" w:rsidR="008515F0" w:rsidRDefault="00BA6526">
            <w:pPr>
              <w:spacing w:before="40" w:after="40"/>
              <w:ind w:left="100" w:right="100"/>
              <w:jc w:val="center"/>
            </w:pPr>
            <w:r>
              <w:rPr>
                <w:rFonts w:ascii="Calibri" w:eastAsia="Calibri" w:hAnsi="Calibri" w:cs="Calibri"/>
                <w:color w:val="111111"/>
              </w:rPr>
              <w:t>130.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A1B152" w14:textId="77777777" w:rsidR="008515F0" w:rsidRDefault="00BA6526">
            <w:pPr>
              <w:spacing w:before="40" w:after="40"/>
              <w:ind w:left="100" w:right="100"/>
              <w:jc w:val="center"/>
            </w:pPr>
            <w:r>
              <w:rPr>
                <w:rFonts w:ascii="Calibri" w:eastAsia="Calibri" w:hAnsi="Calibri" w:cs="Calibri"/>
                <w:color w:val="111111"/>
              </w:rPr>
              <w:t>134.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1C580E" w14:textId="77777777" w:rsidR="008515F0" w:rsidRDefault="00BA6526">
            <w:pPr>
              <w:spacing w:before="40" w:after="40"/>
              <w:ind w:left="100" w:right="100"/>
              <w:jc w:val="center"/>
            </w:pPr>
            <w:r>
              <w:rPr>
                <w:rFonts w:ascii="Calibri" w:eastAsia="Calibri" w:hAnsi="Calibri" w:cs="Calibri"/>
                <w:color w:val="111111"/>
              </w:rPr>
              <w:t>131.8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6ACC94" w14:textId="77777777" w:rsidR="008515F0" w:rsidRDefault="00BA6526">
            <w:pPr>
              <w:spacing w:before="40" w:after="40"/>
              <w:ind w:left="100" w:right="100"/>
              <w:jc w:val="center"/>
            </w:pPr>
            <w:r>
              <w:rPr>
                <w:rFonts w:ascii="Calibri" w:eastAsia="Calibri" w:hAnsi="Calibri" w:cs="Calibri"/>
                <w:color w:val="111111"/>
              </w:rPr>
              <w:t>131.0 (0.5)</w:t>
            </w:r>
          </w:p>
        </w:tc>
      </w:tr>
      <w:tr w:rsidR="008515F0" w14:paraId="50868FC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A5743D" w14:textId="77777777" w:rsidR="008515F0" w:rsidRDefault="00BA6526">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69181B" w14:textId="77777777" w:rsidR="008515F0" w:rsidRDefault="00BA6526">
            <w:pPr>
              <w:spacing w:before="40" w:after="40"/>
              <w:ind w:left="100" w:right="100"/>
              <w:jc w:val="center"/>
            </w:pPr>
            <w:r>
              <w:rPr>
                <w:rFonts w:ascii="Calibri" w:eastAsia="Calibri" w:hAnsi="Calibri" w:cs="Calibri"/>
                <w:color w:val="111111"/>
              </w:rPr>
              <w:t>72.8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CEBCBE" w14:textId="77777777" w:rsidR="008515F0" w:rsidRDefault="00BA6526">
            <w:pPr>
              <w:spacing w:before="40" w:after="40"/>
              <w:ind w:left="100" w:right="100"/>
              <w:jc w:val="center"/>
            </w:pPr>
            <w:r>
              <w:rPr>
                <w:rFonts w:ascii="Calibri" w:eastAsia="Calibri" w:hAnsi="Calibri" w:cs="Calibri"/>
                <w:color w:val="111111"/>
              </w:rPr>
              <w:t>71.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2BA575" w14:textId="77777777" w:rsidR="008515F0" w:rsidRDefault="00BA6526">
            <w:pPr>
              <w:spacing w:before="40" w:after="40"/>
              <w:ind w:left="100" w:right="100"/>
              <w:jc w:val="center"/>
            </w:pPr>
            <w:r>
              <w:rPr>
                <w:rFonts w:ascii="Calibri" w:eastAsia="Calibri" w:hAnsi="Calibri" w:cs="Calibri"/>
                <w:color w:val="111111"/>
              </w:rPr>
              <w:t>72.4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774A93" w14:textId="77777777" w:rsidR="008515F0" w:rsidRDefault="00BA6526">
            <w:pPr>
              <w:spacing w:before="40" w:after="40"/>
              <w:ind w:left="100" w:right="100"/>
              <w:jc w:val="center"/>
            </w:pPr>
            <w:r>
              <w:rPr>
                <w:rFonts w:ascii="Calibri" w:eastAsia="Calibri" w:hAnsi="Calibri" w:cs="Calibri"/>
                <w:color w:val="111111"/>
              </w:rPr>
              <w:t>68.3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74D7C5" w14:textId="77777777" w:rsidR="008515F0" w:rsidRDefault="00BA6526">
            <w:pPr>
              <w:spacing w:before="40" w:after="40"/>
              <w:ind w:left="100" w:right="100"/>
              <w:jc w:val="center"/>
            </w:pPr>
            <w:r>
              <w:rPr>
                <w:rFonts w:ascii="Calibri" w:eastAsia="Calibri" w:hAnsi="Calibri" w:cs="Calibri"/>
                <w:color w:val="111111"/>
              </w:rPr>
              <w:t>70.9 (0.3)</w:t>
            </w:r>
          </w:p>
        </w:tc>
      </w:tr>
      <w:tr w:rsidR="008515F0" w14:paraId="647E233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45F498" w14:textId="77777777" w:rsidR="008515F0" w:rsidRDefault="00BA6526">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C5535E" w14:textId="77777777" w:rsidR="008515F0" w:rsidRDefault="00BA6526">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1C296B"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6DD9D8" w14:textId="77777777" w:rsidR="008515F0" w:rsidRDefault="00BA6526">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4B037E" w14:textId="77777777" w:rsidR="008515F0" w:rsidRDefault="00BA6526">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8D1D250" w14:textId="77777777" w:rsidR="008515F0" w:rsidRDefault="00BA6526">
            <w:pPr>
              <w:spacing w:before="40" w:after="40"/>
              <w:ind w:left="100" w:right="100"/>
              <w:jc w:val="center"/>
            </w:pPr>
            <w:r>
              <w:rPr>
                <w:rFonts w:ascii="Calibri" w:eastAsia="Calibri" w:hAnsi="Calibri" w:cs="Calibri"/>
                <w:color w:val="111111"/>
              </w:rPr>
              <w:t>52.1</w:t>
            </w:r>
          </w:p>
        </w:tc>
      </w:tr>
      <w:tr w:rsidR="008515F0" w14:paraId="0DD8F9D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1A2B94" w14:textId="77777777" w:rsidR="008515F0" w:rsidRDefault="00BA6526">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06BFDB" w14:textId="77777777" w:rsidR="008515F0" w:rsidRDefault="00BA6526">
            <w:pPr>
              <w:spacing w:before="40" w:after="40"/>
              <w:ind w:left="100" w:right="100"/>
              <w:jc w:val="center"/>
            </w:pPr>
            <w:r>
              <w:rPr>
                <w:rFonts w:ascii="Calibri" w:eastAsia="Calibri" w:hAnsi="Calibri" w:cs="Calibri"/>
                <w:color w:val="111111"/>
              </w:rPr>
              <w:t>17.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FB0E66"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6430B9" w14:textId="77777777" w:rsidR="008515F0" w:rsidRDefault="00BA6526">
            <w:pPr>
              <w:spacing w:before="40" w:after="40"/>
              <w:ind w:left="100" w:right="100"/>
              <w:jc w:val="center"/>
            </w:pPr>
            <w:r>
              <w:rPr>
                <w:rFonts w:ascii="Calibri" w:eastAsia="Calibri" w:hAnsi="Calibri" w:cs="Calibri"/>
                <w:color w:val="111111"/>
              </w:rPr>
              <w:t>38.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AE28F6" w14:textId="77777777" w:rsidR="008515F0" w:rsidRDefault="00BA6526">
            <w:pPr>
              <w:spacing w:before="40" w:after="40"/>
              <w:ind w:left="100" w:right="100"/>
              <w:jc w:val="center"/>
            </w:pPr>
            <w:r>
              <w:rPr>
                <w:rFonts w:ascii="Calibri" w:eastAsia="Calibri" w:hAnsi="Calibri" w:cs="Calibri"/>
                <w:color w:val="111111"/>
              </w:rPr>
              <w:t>24.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6633AC" w14:textId="77777777" w:rsidR="008515F0" w:rsidRDefault="00BA6526">
            <w:pPr>
              <w:spacing w:before="40" w:after="40"/>
              <w:ind w:left="100" w:right="100"/>
              <w:jc w:val="center"/>
            </w:pPr>
            <w:r>
              <w:rPr>
                <w:rFonts w:ascii="Calibri" w:eastAsia="Calibri" w:hAnsi="Calibri" w:cs="Calibri"/>
                <w:color w:val="111111"/>
              </w:rPr>
              <w:t>41.9</w:t>
            </w:r>
          </w:p>
        </w:tc>
      </w:tr>
      <w:tr w:rsidR="008515F0" w14:paraId="7A3ADFC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F59B53" w14:textId="77777777" w:rsidR="008515F0" w:rsidRDefault="00BA6526">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54A06A" w14:textId="77777777" w:rsidR="008515F0" w:rsidRDefault="00BA6526">
            <w:pPr>
              <w:spacing w:before="40" w:after="40"/>
              <w:ind w:left="100" w:right="100"/>
              <w:jc w:val="center"/>
            </w:pPr>
            <w:r>
              <w:rPr>
                <w:rFonts w:ascii="Calibri" w:eastAsia="Calibri" w:hAnsi="Calibri" w:cs="Calibri"/>
                <w:color w:val="111111"/>
              </w:rPr>
              <w:t>14.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9AAD24" w14:textId="77777777" w:rsidR="008515F0" w:rsidRDefault="00BA6526">
            <w:pPr>
              <w:spacing w:before="40" w:after="40"/>
              <w:ind w:left="100" w:right="100"/>
              <w:jc w:val="center"/>
            </w:pPr>
            <w:r>
              <w:rPr>
                <w:rFonts w:ascii="Calibri" w:eastAsia="Calibri" w:hAnsi="Calibri" w:cs="Calibri"/>
                <w:color w:val="111111"/>
              </w:rPr>
              <w:t>3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F1257A"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37ACA2" w14:textId="77777777" w:rsidR="008515F0" w:rsidRDefault="00BA6526">
            <w:pPr>
              <w:spacing w:before="40" w:after="40"/>
              <w:ind w:left="100" w:right="100"/>
              <w:jc w:val="center"/>
            </w:pPr>
            <w:r>
              <w:rPr>
                <w:rFonts w:ascii="Calibri" w:eastAsia="Calibri" w:hAnsi="Calibri" w:cs="Calibri"/>
                <w:color w:val="111111"/>
              </w:rPr>
              <w:t>25.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E6B1AC" w14:textId="77777777" w:rsidR="008515F0" w:rsidRDefault="00BA6526">
            <w:pPr>
              <w:spacing w:before="40" w:after="40"/>
              <w:ind w:left="100" w:right="100"/>
              <w:jc w:val="center"/>
            </w:pPr>
            <w:r>
              <w:rPr>
                <w:rFonts w:ascii="Calibri" w:eastAsia="Calibri" w:hAnsi="Calibri" w:cs="Calibri"/>
                <w:color w:val="111111"/>
              </w:rPr>
              <w:t>34.3</w:t>
            </w:r>
          </w:p>
        </w:tc>
      </w:tr>
      <w:tr w:rsidR="008515F0" w14:paraId="291C8BCE"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FA7123C" w14:textId="77777777" w:rsidR="008515F0" w:rsidRDefault="00BA6526">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734BE9" w14:textId="77777777" w:rsidR="008515F0" w:rsidRDefault="00BA6526">
            <w:pPr>
              <w:spacing w:before="40" w:after="40"/>
              <w:ind w:left="100" w:right="100"/>
              <w:jc w:val="center"/>
            </w:pPr>
            <w:r>
              <w:rPr>
                <w:rFonts w:ascii="Calibri" w:eastAsia="Calibri" w:hAnsi="Calibri" w:cs="Calibri"/>
                <w:color w:val="111111"/>
              </w:rPr>
              <w:t>25.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33E164" w14:textId="77777777" w:rsidR="008515F0" w:rsidRDefault="00BA6526">
            <w:pPr>
              <w:spacing w:before="40" w:after="40"/>
              <w:ind w:left="100" w:right="100"/>
              <w:jc w:val="center"/>
            </w:pPr>
            <w:r>
              <w:rPr>
                <w:rFonts w:ascii="Calibri" w:eastAsia="Calibri" w:hAnsi="Calibri" w:cs="Calibri"/>
                <w:color w:val="111111"/>
              </w:rPr>
              <w:t>3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A5A988F" w14:textId="77777777" w:rsidR="008515F0" w:rsidRDefault="00BA6526">
            <w:pPr>
              <w:spacing w:before="40" w:after="40"/>
              <w:ind w:left="100" w:right="100"/>
              <w:jc w:val="center"/>
            </w:pPr>
            <w:r>
              <w:rPr>
                <w:rFonts w:ascii="Calibri" w:eastAsia="Calibri" w:hAnsi="Calibri" w:cs="Calibri"/>
                <w:color w:val="111111"/>
              </w:rPr>
              <w:t>4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9BA110"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7E80B5" w14:textId="77777777" w:rsidR="008515F0" w:rsidRDefault="00BA6526">
            <w:pPr>
              <w:spacing w:before="40" w:after="40"/>
              <w:ind w:left="100" w:right="100"/>
              <w:jc w:val="center"/>
            </w:pPr>
            <w:r>
              <w:rPr>
                <w:rFonts w:ascii="Calibri" w:eastAsia="Calibri" w:hAnsi="Calibri" w:cs="Calibri"/>
                <w:color w:val="111111"/>
              </w:rPr>
              <w:t>61.9</w:t>
            </w:r>
          </w:p>
        </w:tc>
      </w:tr>
      <w:tr w:rsidR="008515F0" w14:paraId="2F99C76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2C1A01" w14:textId="77777777" w:rsidR="008515F0" w:rsidRDefault="00BA6526">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EE6CBD" w14:textId="77777777" w:rsidR="008515F0" w:rsidRDefault="00BA6526">
            <w:pPr>
              <w:spacing w:before="40" w:after="40"/>
              <w:ind w:left="100" w:right="100"/>
              <w:jc w:val="center"/>
            </w:pPr>
            <w:r>
              <w:rPr>
                <w:rFonts w:ascii="Calibri" w:eastAsia="Calibri" w:hAnsi="Calibri" w:cs="Calibri"/>
                <w:color w:val="111111"/>
              </w:rPr>
              <w:t>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2CE3001" w14:textId="77777777" w:rsidR="008515F0" w:rsidRDefault="00BA6526">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B1469B0" w14:textId="77777777" w:rsidR="008515F0" w:rsidRDefault="00BA6526">
            <w:pPr>
              <w:spacing w:before="40" w:after="40"/>
              <w:ind w:left="100" w:right="100"/>
              <w:jc w:val="center"/>
            </w:pPr>
            <w:r>
              <w:rPr>
                <w:rFonts w:ascii="Calibri" w:eastAsia="Calibri" w:hAnsi="Calibri" w:cs="Calibri"/>
                <w:color w:val="111111"/>
              </w:rPr>
              <w:t>1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274ED1" w14:textId="77777777" w:rsidR="008515F0" w:rsidRDefault="00BA6526">
            <w:pPr>
              <w:spacing w:before="40" w:after="40"/>
              <w:ind w:left="100" w:right="100"/>
              <w:jc w:val="center"/>
            </w:pPr>
            <w:r>
              <w:rPr>
                <w:rFonts w:ascii="Calibri" w:eastAsia="Calibri" w:hAnsi="Calibri" w:cs="Calibri"/>
                <w:color w:val="111111"/>
              </w:rPr>
              <w:t>1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078584" w14:textId="77777777" w:rsidR="008515F0" w:rsidRDefault="00BA6526">
            <w:pPr>
              <w:spacing w:before="40" w:after="40"/>
              <w:ind w:left="100" w:right="100"/>
              <w:jc w:val="center"/>
            </w:pPr>
            <w:r>
              <w:rPr>
                <w:rFonts w:ascii="Calibri" w:eastAsia="Calibri" w:hAnsi="Calibri" w:cs="Calibri"/>
                <w:color w:val="111111"/>
              </w:rPr>
              <w:t>14.4</w:t>
            </w:r>
          </w:p>
        </w:tc>
      </w:tr>
      <w:tr w:rsidR="008515F0" w14:paraId="6789A29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3D24C" w14:textId="77777777" w:rsidR="008515F0" w:rsidRDefault="00BA6526">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278E92" w14:textId="77777777" w:rsidR="008515F0" w:rsidRDefault="00BA6526">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52C2A" w14:textId="77777777" w:rsidR="008515F0" w:rsidRDefault="00BA6526">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CC18C8" w14:textId="77777777" w:rsidR="008515F0" w:rsidRDefault="00BA6526">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DF7C1C" w14:textId="77777777" w:rsidR="008515F0" w:rsidRDefault="00BA6526">
            <w:pPr>
              <w:spacing w:before="40" w:after="40"/>
              <w:ind w:left="100" w:right="100"/>
              <w:jc w:val="center"/>
            </w:pPr>
            <w:r>
              <w:rPr>
                <w:rFonts w:ascii="Calibri" w:eastAsia="Calibri" w:hAnsi="Calibri" w:cs="Calibri"/>
                <w:color w:val="111111"/>
              </w:rPr>
              <w:t>2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A914A3" w14:textId="77777777" w:rsidR="008515F0" w:rsidRDefault="00BA6526">
            <w:pPr>
              <w:spacing w:before="40" w:after="40"/>
              <w:ind w:left="100" w:right="100"/>
              <w:jc w:val="center"/>
            </w:pPr>
            <w:r>
              <w:rPr>
                <w:rFonts w:ascii="Calibri" w:eastAsia="Calibri" w:hAnsi="Calibri" w:cs="Calibri"/>
                <w:color w:val="111111"/>
              </w:rPr>
              <w:t>19.3</w:t>
            </w:r>
          </w:p>
        </w:tc>
      </w:tr>
      <w:tr w:rsidR="008515F0" w14:paraId="744ED267" w14:textId="77777777">
        <w:trPr>
          <w:cantSplit/>
          <w:jc w:val="center"/>
        </w:trPr>
        <w:tc>
          <w:tcPr>
            <w:tcW w:w="10800" w:type="dxa"/>
            <w:gridSpan w:val="6"/>
            <w:shd w:val="clear" w:color="auto" w:fill="FFFFFF"/>
            <w:tcMar>
              <w:top w:w="0" w:type="dxa"/>
              <w:left w:w="0" w:type="dxa"/>
              <w:bottom w:w="0" w:type="dxa"/>
              <w:right w:w="0" w:type="dxa"/>
            </w:tcMar>
            <w:vAlign w:val="center"/>
          </w:tcPr>
          <w:p w14:paraId="262F013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8515F0" w14:paraId="5BE5F145" w14:textId="77777777">
        <w:trPr>
          <w:cantSplit/>
          <w:jc w:val="center"/>
        </w:trPr>
        <w:tc>
          <w:tcPr>
            <w:tcW w:w="10800" w:type="dxa"/>
            <w:gridSpan w:val="6"/>
            <w:shd w:val="clear" w:color="auto" w:fill="FFFFFF"/>
            <w:tcMar>
              <w:top w:w="0" w:type="dxa"/>
              <w:left w:w="0" w:type="dxa"/>
              <w:bottom w:w="0" w:type="dxa"/>
              <w:right w:w="0" w:type="dxa"/>
            </w:tcMar>
            <w:vAlign w:val="center"/>
          </w:tcPr>
          <w:p w14:paraId="0EEAAC70"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1DA359E9" w14:textId="77777777">
        <w:trPr>
          <w:cantSplit/>
          <w:jc w:val="center"/>
        </w:trPr>
        <w:tc>
          <w:tcPr>
            <w:tcW w:w="10800" w:type="dxa"/>
            <w:gridSpan w:val="6"/>
            <w:shd w:val="clear" w:color="auto" w:fill="FFFFFF"/>
            <w:tcMar>
              <w:top w:w="0" w:type="dxa"/>
              <w:left w:w="0" w:type="dxa"/>
              <w:bottom w:w="0" w:type="dxa"/>
              <w:right w:w="0" w:type="dxa"/>
            </w:tcMar>
            <w:vAlign w:val="center"/>
          </w:tcPr>
          <w:p w14:paraId="1F65C0D4"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565F690A" w14:textId="77777777">
        <w:trPr>
          <w:cantSplit/>
          <w:jc w:val="center"/>
        </w:trPr>
        <w:tc>
          <w:tcPr>
            <w:tcW w:w="10800" w:type="dxa"/>
            <w:gridSpan w:val="6"/>
            <w:shd w:val="clear" w:color="auto" w:fill="FFFFFF"/>
            <w:tcMar>
              <w:top w:w="0" w:type="dxa"/>
              <w:left w:w="0" w:type="dxa"/>
              <w:bottom w:w="0" w:type="dxa"/>
              <w:right w:w="0" w:type="dxa"/>
            </w:tcMar>
            <w:vAlign w:val="center"/>
          </w:tcPr>
          <w:p w14:paraId="1EBD11C5"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14:paraId="29475624" w14:textId="77777777">
        <w:trPr>
          <w:cantSplit/>
          <w:jc w:val="center"/>
        </w:trPr>
        <w:tc>
          <w:tcPr>
            <w:tcW w:w="10800" w:type="dxa"/>
            <w:gridSpan w:val="6"/>
            <w:shd w:val="clear" w:color="auto" w:fill="FFFFFF"/>
            <w:tcMar>
              <w:top w:w="0" w:type="dxa"/>
              <w:left w:w="0" w:type="dxa"/>
              <w:bottom w:w="0" w:type="dxa"/>
              <w:right w:w="0" w:type="dxa"/>
            </w:tcMar>
            <w:vAlign w:val="center"/>
          </w:tcPr>
          <w:p w14:paraId="254D807F" w14:textId="77777777" w:rsidR="008515F0" w:rsidRDefault="00BA6526">
            <w:pPr>
              <w:spacing w:after="0"/>
            </w:pPr>
            <w:r>
              <w:rPr>
                <w:rFonts w:ascii="Calibri" w:eastAsia="Calibri" w:hAnsi="Calibri" w:cs="Calibri"/>
                <w:color w:val="000000"/>
              </w:rPr>
              <w:t>CKD = chronic kidney disease; CVD = cardiovascular disease; HDL = High density lipoprotein</w:t>
            </w:r>
          </w:p>
        </w:tc>
      </w:tr>
    </w:tbl>
    <w:p w14:paraId="30C059ED" w14:textId="77777777" w:rsidR="008515F0" w:rsidRDefault="00BA6526">
      <w:r>
        <w:lastRenderedPageBreak/>
        <w:t>Table 2: Estimated distribution of blood pressure categories among US adults, overall and for subgroups with diabetes, chronic kidney disease, and ≥ 65 years of age.</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14:paraId="2101F580"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E46B170"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11F572"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264F8431"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33F63B" w14:textId="77777777" w:rsidR="008515F0" w:rsidRDefault="00BA6526">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7A2141"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5AA30F"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2E7E97" w14:textId="77777777"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BB68B4"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ACB95A" w14:textId="77777777"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14:paraId="0405B42F"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8F251D" w14:textId="77777777"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8FB728" w14:textId="77777777" w:rsidR="008515F0" w:rsidRDefault="00BA6526">
            <w:pPr>
              <w:spacing w:before="40" w:after="40"/>
              <w:ind w:left="100" w:right="100"/>
              <w:jc w:val="center"/>
            </w:pPr>
            <w:r>
              <w:rPr>
                <w:rFonts w:ascii="Calibri" w:eastAsia="Calibri" w:hAnsi="Calibri" w:cs="Calibri"/>
                <w:color w:val="111111"/>
              </w:rPr>
              <w:t>2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724967" w14:textId="77777777" w:rsidR="008515F0" w:rsidRDefault="00BA6526">
            <w:pPr>
              <w:spacing w:before="40" w:after="40"/>
              <w:ind w:left="100" w:right="100"/>
              <w:jc w:val="center"/>
            </w:pPr>
            <w:r>
              <w:rPr>
                <w:rFonts w:ascii="Calibri" w:eastAsia="Calibri" w:hAnsi="Calibri" w:cs="Calibri"/>
                <w:color w:val="111111"/>
              </w:rPr>
              <w:t>12.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76E662" w14:textId="77777777" w:rsidR="008515F0" w:rsidRDefault="00BA6526">
            <w:pPr>
              <w:spacing w:before="40" w:after="40"/>
              <w:ind w:left="100" w:right="100"/>
              <w:jc w:val="center"/>
            </w:pPr>
            <w:r>
              <w:rPr>
                <w:rFonts w:ascii="Calibri" w:eastAsia="Calibri" w:hAnsi="Calibri" w:cs="Calibri"/>
                <w:color w:val="111111"/>
              </w:rPr>
              <w:t>1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8712202" w14:textId="77777777" w:rsidR="008515F0" w:rsidRDefault="00BA6526">
            <w:pPr>
              <w:spacing w:before="40" w:after="40"/>
              <w:ind w:left="100" w:right="100"/>
              <w:jc w:val="center"/>
            </w:pPr>
            <w:r>
              <w:rPr>
                <w:rFonts w:ascii="Calibri" w:eastAsia="Calibri" w:hAnsi="Calibri" w:cs="Calibri"/>
                <w:color w:val="111111"/>
              </w:rPr>
              <w:t>1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32697E" w14:textId="77777777" w:rsidR="008515F0" w:rsidRDefault="00BA6526">
            <w:pPr>
              <w:spacing w:before="40" w:after="40"/>
              <w:ind w:left="100" w:right="100"/>
              <w:jc w:val="center"/>
            </w:pPr>
            <w:r>
              <w:rPr>
                <w:rFonts w:ascii="Calibri" w:eastAsia="Calibri" w:hAnsi="Calibri" w:cs="Calibri"/>
                <w:color w:val="111111"/>
              </w:rPr>
              <w:t>15.5</w:t>
            </w:r>
          </w:p>
        </w:tc>
      </w:tr>
      <w:tr w:rsidR="008515F0" w14:paraId="12EC7DE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DE2565" w14:textId="77777777"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4D87FC" w14:textId="77777777" w:rsidR="008515F0" w:rsidRDefault="00BA6526">
            <w:pPr>
              <w:spacing w:before="40" w:after="40"/>
              <w:ind w:left="100" w:right="100"/>
              <w:jc w:val="center"/>
            </w:pPr>
            <w:r>
              <w:rPr>
                <w:rFonts w:ascii="Calibri" w:eastAsia="Calibri" w:hAnsi="Calibri" w:cs="Calibri"/>
                <w:color w:val="111111"/>
              </w:rPr>
              <w:t>12.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667E6D" w14:textId="77777777" w:rsidR="008515F0" w:rsidRDefault="00BA6526">
            <w:pPr>
              <w:spacing w:before="40" w:after="40"/>
              <w:ind w:left="100" w:right="100"/>
              <w:jc w:val="center"/>
            </w:pPr>
            <w:r>
              <w:rPr>
                <w:rFonts w:ascii="Calibri" w:eastAsia="Calibri" w:hAnsi="Calibri" w:cs="Calibri"/>
                <w:color w:val="111111"/>
              </w:rPr>
              <w:t>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60CF810" w14:textId="77777777" w:rsidR="008515F0" w:rsidRDefault="00BA6526">
            <w:pPr>
              <w:spacing w:before="40" w:after="40"/>
              <w:ind w:left="100" w:right="100"/>
              <w:jc w:val="center"/>
            </w:pPr>
            <w:r>
              <w:rPr>
                <w:rFonts w:ascii="Calibri" w:eastAsia="Calibri" w:hAnsi="Calibri" w:cs="Calibri"/>
                <w:color w:val="111111"/>
              </w:rPr>
              <w:t>6.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A9536D5" w14:textId="77777777" w:rsidR="008515F0" w:rsidRDefault="00BA6526">
            <w:pPr>
              <w:spacing w:before="40" w:after="40"/>
              <w:ind w:left="100" w:right="100"/>
              <w:jc w:val="center"/>
            </w:pPr>
            <w:r>
              <w:rPr>
                <w:rFonts w:ascii="Calibri" w:eastAsia="Calibri" w:hAnsi="Calibri" w:cs="Calibri"/>
                <w:color w:val="111111"/>
              </w:rPr>
              <w:t>1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656BFD" w14:textId="77777777" w:rsidR="008515F0" w:rsidRDefault="00BA6526">
            <w:pPr>
              <w:spacing w:before="40" w:after="40"/>
              <w:ind w:left="100" w:right="100"/>
              <w:jc w:val="center"/>
            </w:pPr>
            <w:r>
              <w:rPr>
                <w:rFonts w:ascii="Calibri" w:eastAsia="Calibri" w:hAnsi="Calibri" w:cs="Calibri"/>
                <w:color w:val="111111"/>
              </w:rPr>
              <w:t>10.4</w:t>
            </w:r>
          </w:p>
        </w:tc>
      </w:tr>
      <w:tr w:rsidR="008515F0" w14:paraId="4B7270F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A6310E" w14:textId="77777777"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B4936B" w14:textId="77777777" w:rsidR="008515F0" w:rsidRDefault="00BA6526">
            <w:pPr>
              <w:spacing w:before="40" w:after="40"/>
              <w:ind w:left="100" w:right="100"/>
              <w:jc w:val="center"/>
            </w:pPr>
            <w:r>
              <w:rPr>
                <w:rFonts w:ascii="Calibri" w:eastAsia="Calibri" w:hAnsi="Calibri" w:cs="Calibri"/>
                <w:color w:val="111111"/>
              </w:rPr>
              <w:t>1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884596" w14:textId="77777777" w:rsidR="008515F0" w:rsidRDefault="00BA6526">
            <w:pPr>
              <w:spacing w:before="40" w:after="40"/>
              <w:ind w:left="100" w:right="100"/>
              <w:jc w:val="center"/>
            </w:pPr>
            <w:r>
              <w:rPr>
                <w:rFonts w:ascii="Calibri" w:eastAsia="Calibri" w:hAnsi="Calibri" w:cs="Calibri"/>
                <w:color w:val="111111"/>
              </w:rPr>
              <w:t>10.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E283E7" w14:textId="77777777" w:rsidR="008515F0" w:rsidRDefault="00BA6526">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EB0AC9" w14:textId="77777777" w:rsidR="008515F0" w:rsidRDefault="00BA6526">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09A101" w14:textId="77777777" w:rsidR="008515F0" w:rsidRDefault="00BA6526">
            <w:pPr>
              <w:spacing w:before="40" w:after="40"/>
              <w:ind w:left="100" w:right="100"/>
              <w:jc w:val="center"/>
            </w:pPr>
            <w:r>
              <w:rPr>
                <w:rFonts w:ascii="Calibri" w:eastAsia="Calibri" w:hAnsi="Calibri" w:cs="Calibri"/>
                <w:color w:val="111111"/>
              </w:rPr>
              <w:t>10.4</w:t>
            </w:r>
          </w:p>
        </w:tc>
      </w:tr>
      <w:tr w:rsidR="008515F0" w14:paraId="7B388B22"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657AA6" w14:textId="77777777"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1ED286" w14:textId="77777777" w:rsidR="008515F0" w:rsidRDefault="00BA6526">
            <w:pPr>
              <w:spacing w:before="40" w:after="40"/>
              <w:ind w:left="100" w:right="100"/>
              <w:jc w:val="center"/>
            </w:pPr>
            <w:r>
              <w:rPr>
                <w:rFonts w:ascii="Calibri" w:eastAsia="Calibri" w:hAnsi="Calibri" w:cs="Calibri"/>
                <w:color w:val="111111"/>
              </w:rPr>
              <w:t>11.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97F3C91" w14:textId="77777777" w:rsidR="008515F0" w:rsidRDefault="00BA6526">
            <w:pPr>
              <w:spacing w:before="40" w:after="40"/>
              <w:ind w:left="100" w:right="100"/>
              <w:jc w:val="center"/>
            </w:pPr>
            <w:r>
              <w:rPr>
                <w:rFonts w:ascii="Calibri" w:eastAsia="Calibri" w:hAnsi="Calibri" w:cs="Calibri"/>
                <w:color w:val="111111"/>
              </w:rPr>
              <w:t>9.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435F64" w14:textId="77777777" w:rsidR="008515F0" w:rsidRDefault="00BA6526">
            <w:pPr>
              <w:spacing w:before="40" w:after="40"/>
              <w:ind w:left="100" w:right="100"/>
              <w:jc w:val="center"/>
            </w:pPr>
            <w:r>
              <w:rPr>
                <w:rFonts w:ascii="Calibri" w:eastAsia="Calibri" w:hAnsi="Calibri" w:cs="Calibri"/>
                <w:color w:val="111111"/>
              </w:rPr>
              <w:t>1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AF5B92" w14:textId="77777777" w:rsidR="008515F0" w:rsidRDefault="00BA6526">
            <w:pPr>
              <w:spacing w:before="40" w:after="40"/>
              <w:ind w:left="100" w:right="100"/>
              <w:jc w:val="center"/>
            </w:pPr>
            <w:r>
              <w:rPr>
                <w:rFonts w:ascii="Calibri" w:eastAsia="Calibri" w:hAnsi="Calibri" w:cs="Calibri"/>
                <w:color w:val="111111"/>
              </w:rPr>
              <w:t>1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2589427" w14:textId="77777777" w:rsidR="008515F0" w:rsidRDefault="00BA6526">
            <w:pPr>
              <w:spacing w:before="40" w:after="40"/>
              <w:ind w:left="100" w:right="100"/>
              <w:jc w:val="center"/>
            </w:pPr>
            <w:r>
              <w:rPr>
                <w:rFonts w:ascii="Calibri" w:eastAsia="Calibri" w:hAnsi="Calibri" w:cs="Calibri"/>
                <w:color w:val="111111"/>
              </w:rPr>
              <w:t>11.7</w:t>
            </w:r>
          </w:p>
        </w:tc>
      </w:tr>
      <w:tr w:rsidR="008515F0" w14:paraId="3C0E106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3EA365" w14:textId="77777777"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0F1FE6" w14:textId="77777777" w:rsidR="008515F0" w:rsidRDefault="00BA6526">
            <w:pPr>
              <w:spacing w:before="40" w:after="40"/>
              <w:ind w:left="100" w:right="100"/>
              <w:jc w:val="center"/>
            </w:pPr>
            <w:r>
              <w:rPr>
                <w:rFonts w:ascii="Calibri" w:eastAsia="Calibri" w:hAnsi="Calibri" w:cs="Calibri"/>
                <w:color w:val="111111"/>
              </w:rPr>
              <w:t>3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479BF6"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370B4E" w14:textId="77777777" w:rsidR="008515F0" w:rsidRDefault="00BA6526">
            <w:pPr>
              <w:spacing w:before="40" w:after="40"/>
              <w:ind w:left="100" w:right="100"/>
              <w:jc w:val="center"/>
            </w:pPr>
            <w:r>
              <w:rPr>
                <w:rFonts w:ascii="Calibri" w:eastAsia="Calibri" w:hAnsi="Calibri" w:cs="Calibri"/>
                <w:color w:val="111111"/>
              </w:rPr>
              <w:t>55.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8B96821" w14:textId="77777777" w:rsidR="008515F0" w:rsidRDefault="00BA6526">
            <w:pPr>
              <w:spacing w:before="40" w:after="40"/>
              <w:ind w:left="100" w:right="100"/>
              <w:jc w:val="center"/>
            </w:pPr>
            <w:r>
              <w:rPr>
                <w:rFonts w:ascii="Calibri" w:eastAsia="Calibri" w:hAnsi="Calibri" w:cs="Calibri"/>
                <w:color w:val="111111"/>
              </w:rPr>
              <w:t>5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DCAE0D" w14:textId="77777777" w:rsidR="008515F0" w:rsidRDefault="00BA6526">
            <w:pPr>
              <w:spacing w:before="40" w:after="40"/>
              <w:ind w:left="100" w:right="100"/>
              <w:jc w:val="center"/>
            </w:pPr>
            <w:r>
              <w:rPr>
                <w:rFonts w:ascii="Calibri" w:eastAsia="Calibri" w:hAnsi="Calibri" w:cs="Calibri"/>
                <w:color w:val="111111"/>
              </w:rPr>
              <w:t>52.1</w:t>
            </w:r>
          </w:p>
        </w:tc>
      </w:tr>
      <w:tr w:rsidR="008515F0" w14:paraId="3F0B65B6" w14:textId="77777777">
        <w:trPr>
          <w:cantSplit/>
          <w:jc w:val="center"/>
        </w:trPr>
        <w:tc>
          <w:tcPr>
            <w:tcW w:w="10800" w:type="dxa"/>
            <w:gridSpan w:val="6"/>
            <w:shd w:val="clear" w:color="auto" w:fill="FFFFFF"/>
            <w:tcMar>
              <w:top w:w="0" w:type="dxa"/>
              <w:left w:w="0" w:type="dxa"/>
              <w:bottom w:w="0" w:type="dxa"/>
              <w:right w:w="0" w:type="dxa"/>
            </w:tcMar>
            <w:vAlign w:val="center"/>
          </w:tcPr>
          <w:p w14:paraId="0298E810"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8515F0" w14:paraId="2F081087" w14:textId="77777777">
        <w:trPr>
          <w:cantSplit/>
          <w:jc w:val="center"/>
        </w:trPr>
        <w:tc>
          <w:tcPr>
            <w:tcW w:w="10800" w:type="dxa"/>
            <w:gridSpan w:val="6"/>
            <w:shd w:val="clear" w:color="auto" w:fill="FFFFFF"/>
            <w:tcMar>
              <w:top w:w="0" w:type="dxa"/>
              <w:left w:w="0" w:type="dxa"/>
              <w:bottom w:w="0" w:type="dxa"/>
              <w:right w:w="0" w:type="dxa"/>
            </w:tcMar>
            <w:vAlign w:val="center"/>
          </w:tcPr>
          <w:p w14:paraId="3349BDEE"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30862151" w14:textId="77777777">
        <w:trPr>
          <w:cantSplit/>
          <w:jc w:val="center"/>
        </w:trPr>
        <w:tc>
          <w:tcPr>
            <w:tcW w:w="10800" w:type="dxa"/>
            <w:gridSpan w:val="6"/>
            <w:shd w:val="clear" w:color="auto" w:fill="FFFFFF"/>
            <w:tcMar>
              <w:top w:w="0" w:type="dxa"/>
              <w:left w:w="0" w:type="dxa"/>
              <w:bottom w:w="0" w:type="dxa"/>
              <w:right w:w="0" w:type="dxa"/>
            </w:tcMar>
            <w:vAlign w:val="center"/>
          </w:tcPr>
          <w:p w14:paraId="636EE64E"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671837DD" w14:textId="77777777">
        <w:trPr>
          <w:cantSplit/>
          <w:jc w:val="center"/>
        </w:trPr>
        <w:tc>
          <w:tcPr>
            <w:tcW w:w="10800" w:type="dxa"/>
            <w:gridSpan w:val="6"/>
            <w:shd w:val="clear" w:color="auto" w:fill="FFFFFF"/>
            <w:tcMar>
              <w:top w:w="0" w:type="dxa"/>
              <w:left w:w="0" w:type="dxa"/>
              <w:bottom w:w="0" w:type="dxa"/>
              <w:right w:w="0" w:type="dxa"/>
            </w:tcMar>
            <w:vAlign w:val="center"/>
          </w:tcPr>
          <w:p w14:paraId="24B8F83E" w14:textId="77777777" w:rsidR="008515F0" w:rsidRDefault="00BA6526">
            <w:pPr>
              <w:spacing w:after="0"/>
            </w:pPr>
            <w:r>
              <w:rPr>
                <w:rFonts w:ascii="Calibri" w:eastAsia="Calibri" w:hAnsi="Calibri" w:cs="Calibri"/>
                <w:color w:val="000000"/>
              </w:rPr>
              <w:t>CKD = chronic kidney disease</w:t>
            </w:r>
          </w:p>
        </w:tc>
      </w:tr>
    </w:tbl>
    <w:p w14:paraId="27241538" w14:textId="77777777" w:rsidR="008515F0" w:rsidRDefault="00BA6526">
      <w:r>
        <w:br w:type="page"/>
      </w:r>
    </w:p>
    <w:p w14:paraId="2E4EC974" w14:textId="77777777" w:rsidR="008515F0" w:rsidRDefault="00BA6526">
      <w:r>
        <w:lastRenderedPageBreak/>
        <w:t>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w:tblPr>
        <w:tblW w:w="11160" w:type="dxa"/>
        <w:jc w:val="center"/>
        <w:tblLayout w:type="fixed"/>
        <w:tblLook w:val="0420" w:firstRow="1" w:lastRow="0" w:firstColumn="0" w:lastColumn="0" w:noHBand="0" w:noVBand="1"/>
      </w:tblPr>
      <w:tblGrid>
        <w:gridCol w:w="2880"/>
        <w:gridCol w:w="1656"/>
        <w:gridCol w:w="1656"/>
        <w:gridCol w:w="1656"/>
        <w:gridCol w:w="1656"/>
        <w:gridCol w:w="1656"/>
      </w:tblGrid>
      <w:tr w:rsidR="008515F0" w14:paraId="475E74B7" w14:textId="77777777">
        <w:trPr>
          <w:cantSplit/>
          <w:tblHeader/>
          <w:jc w:val="center"/>
        </w:trPr>
        <w:tc>
          <w:tcPr>
            <w:tcW w:w="453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934541"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4877B"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63BD1EA4" w14:textId="77777777">
        <w:trPr>
          <w:cantSplit/>
          <w:tblHeader/>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B07437" w14:textId="77777777" w:rsidR="008515F0" w:rsidRDefault="00BA6526">
            <w:pPr>
              <w:spacing w:before="40" w:after="40"/>
              <w:ind w:left="100" w:right="100"/>
            </w:pPr>
            <w:r>
              <w:rPr>
                <w:rFonts w:ascii="Calibri" w:eastAsia="Calibri" w:hAnsi="Calibri" w:cs="Calibri"/>
                <w:b/>
                <w:color w:val="111111"/>
              </w:rPr>
              <w:t>Blood pressure category</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670C64"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8,79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532AD4"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1,998</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A9EB9F8" w14:textId="77777777" w:rsidR="008515F0" w:rsidRDefault="00BA6526">
            <w:pPr>
              <w:spacing w:before="40" w:after="40"/>
              <w:ind w:left="100" w:right="100"/>
              <w:jc w:val="center"/>
            </w:pPr>
            <w:r>
              <w:rPr>
                <w:rFonts w:ascii="Calibri" w:eastAsia="Calibri" w:hAnsi="Calibri" w:cs="Calibri"/>
                <w:b/>
                <w:color w:val="111111"/>
              </w:rPr>
              <w:t xml:space="preserve">CKD </w:t>
            </w:r>
            <w:r>
              <w:rPr>
                <w:rFonts w:ascii="Calibri" w:eastAsia="Calibri" w:hAnsi="Calibri" w:cs="Calibri"/>
                <w:b/>
                <w:color w:val="111111"/>
              </w:rPr>
              <w:br/>
              <w:t>N = 1,566</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512659"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50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391A93" w14:textId="77777777" w:rsidR="008515F0" w:rsidRDefault="00BA6526">
            <w:pPr>
              <w:spacing w:before="40" w:after="40"/>
              <w:ind w:left="100" w:right="100"/>
              <w:jc w:val="center"/>
            </w:pPr>
            <w:r>
              <w:rPr>
                <w:rFonts w:ascii="Calibri" w:eastAsia="Calibri" w:hAnsi="Calibri" w:cs="Calibri"/>
                <w:b/>
                <w:color w:val="111111"/>
              </w:rPr>
              <w:t xml:space="preserve">Diabetes, CKD, or age 65+ years </w:t>
            </w:r>
            <w:r>
              <w:rPr>
                <w:rFonts w:ascii="Calibri" w:eastAsia="Calibri" w:hAnsi="Calibri" w:cs="Calibri"/>
                <w:b/>
                <w:color w:val="111111"/>
              </w:rPr>
              <w:br/>
              <w:t>N = 4,183</w:t>
            </w:r>
          </w:p>
        </w:tc>
      </w:tr>
      <w:tr w:rsidR="008515F0" w14:paraId="581B664F" w14:textId="77777777">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694D5DFB" w14:textId="77777777" w:rsidR="008515F0" w:rsidRDefault="00BA6526">
            <w:pPr>
              <w:spacing w:before="40" w:after="40"/>
              <w:ind w:left="100" w:right="100"/>
            </w:pPr>
            <w:r>
              <w:rPr>
                <w:rFonts w:ascii="Calibri" w:eastAsia="Calibri" w:hAnsi="Calibri" w:cs="Calibri"/>
                <w:i/>
                <w:color w:val="111111"/>
              </w:rPr>
              <w:t>Median (25th - 75th percentile) predicted risk</w:t>
            </w:r>
            <w:r>
              <w:rPr>
                <w:rFonts w:ascii="Calibri" w:eastAsia="Calibri" w:hAnsi="Calibri" w:cs="Calibri"/>
                <w:i/>
                <w:color w:val="111111"/>
                <w:vertAlign w:val="superscript"/>
              </w:rPr>
              <w:t>¶</w:t>
            </w:r>
          </w:p>
        </w:tc>
      </w:tr>
      <w:tr w:rsidR="008515F0" w14:paraId="26C5478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E30D5C4" w14:textId="77777777" w:rsidR="008515F0" w:rsidRDefault="00BA6526">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859DB7" w14:textId="77777777" w:rsidR="008515F0" w:rsidRDefault="00BA6526">
            <w:pPr>
              <w:spacing w:before="40" w:after="40"/>
              <w:ind w:left="100" w:right="100"/>
              <w:jc w:val="center"/>
            </w:pPr>
            <w:r>
              <w:rPr>
                <w:rFonts w:ascii="Calibri" w:eastAsia="Calibri" w:hAnsi="Calibri" w:cs="Calibri"/>
                <w:color w:val="111111"/>
              </w:rPr>
              <w:t>5.1</w:t>
            </w:r>
            <w:r>
              <w:rPr>
                <w:rFonts w:ascii="Calibri" w:eastAsia="Calibri" w:hAnsi="Calibri" w:cs="Calibri"/>
                <w:color w:val="111111"/>
              </w:rPr>
              <w:br/>
              <w:t>(1.9, 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004354" w14:textId="77777777" w:rsidR="008515F0" w:rsidRDefault="00BA6526">
            <w:pPr>
              <w:spacing w:before="40" w:after="40"/>
              <w:ind w:left="100" w:right="100"/>
              <w:jc w:val="center"/>
            </w:pPr>
            <w:r>
              <w:rPr>
                <w:rFonts w:ascii="Calibri" w:eastAsia="Calibri" w:hAnsi="Calibri" w:cs="Calibri"/>
                <w:color w:val="111111"/>
              </w:rPr>
              <w:t>14.4</w:t>
            </w:r>
            <w:r>
              <w:rPr>
                <w:rFonts w:ascii="Calibri" w:eastAsia="Calibri" w:hAnsi="Calibri" w:cs="Calibri"/>
                <w:color w:val="111111"/>
              </w:rPr>
              <w:br/>
              <w:t>(7.0,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23E327" w14:textId="77777777" w:rsidR="008515F0" w:rsidRDefault="00BA6526">
            <w:pPr>
              <w:spacing w:before="40" w:after="40"/>
              <w:ind w:left="100" w:right="100"/>
              <w:jc w:val="center"/>
            </w:pPr>
            <w:r>
              <w:rPr>
                <w:rFonts w:ascii="Calibri" w:eastAsia="Calibri" w:hAnsi="Calibri" w:cs="Calibri"/>
                <w:color w:val="111111"/>
              </w:rPr>
              <w:t>12.1</w:t>
            </w:r>
            <w:r>
              <w:rPr>
                <w:rFonts w:ascii="Calibri" w:eastAsia="Calibri" w:hAnsi="Calibri" w:cs="Calibri"/>
                <w:color w:val="111111"/>
              </w:rPr>
              <w:br/>
              <w:t>(4.8, 2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E2FE6" w14:textId="77777777" w:rsidR="008515F0" w:rsidRDefault="00BA6526">
            <w:pPr>
              <w:spacing w:before="40" w:after="40"/>
              <w:ind w:left="100" w:right="100"/>
              <w:jc w:val="center"/>
            </w:pPr>
            <w:r>
              <w:rPr>
                <w:rFonts w:ascii="Calibri" w:eastAsia="Calibri" w:hAnsi="Calibri" w:cs="Calibri"/>
                <w:color w:val="111111"/>
              </w:rPr>
              <w:t>17.9</w:t>
            </w:r>
            <w:r>
              <w:rPr>
                <w:rFonts w:ascii="Calibri" w:eastAsia="Calibri" w:hAnsi="Calibri" w:cs="Calibri"/>
                <w:color w:val="111111"/>
              </w:rPr>
              <w:br/>
              <w:t>(11.2, 2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107781" w14:textId="77777777" w:rsidR="008515F0" w:rsidRDefault="00BA6526">
            <w:pPr>
              <w:spacing w:before="40" w:after="40"/>
              <w:ind w:left="100" w:right="100"/>
              <w:jc w:val="center"/>
            </w:pPr>
            <w:r>
              <w:rPr>
                <w:rFonts w:ascii="Calibri" w:eastAsia="Calibri" w:hAnsi="Calibri" w:cs="Calibri"/>
                <w:color w:val="111111"/>
              </w:rPr>
              <w:t>13.6</w:t>
            </w:r>
            <w:r>
              <w:rPr>
                <w:rFonts w:ascii="Calibri" w:eastAsia="Calibri" w:hAnsi="Calibri" w:cs="Calibri"/>
                <w:color w:val="111111"/>
              </w:rPr>
              <w:br/>
              <w:t>(7.0, 22.3)</w:t>
            </w:r>
          </w:p>
        </w:tc>
      </w:tr>
      <w:tr w:rsidR="008515F0" w14:paraId="7B34001A"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562B08" w14:textId="77777777"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BDD10E" w14:textId="77777777" w:rsidR="008515F0" w:rsidRDefault="00BA6526">
            <w:pPr>
              <w:spacing w:before="40" w:after="40"/>
              <w:ind w:left="100" w:right="100"/>
              <w:jc w:val="center"/>
            </w:pPr>
            <w:r>
              <w:rPr>
                <w:rFonts w:ascii="Calibri" w:eastAsia="Calibri" w:hAnsi="Calibri" w:cs="Calibri"/>
                <w:color w:val="111111"/>
              </w:rPr>
              <w:t>2.0</w:t>
            </w:r>
            <w:r>
              <w:rPr>
                <w:rFonts w:ascii="Calibri" w:eastAsia="Calibri" w:hAnsi="Calibri" w:cs="Calibri"/>
                <w:color w:val="111111"/>
              </w:rPr>
              <w:br/>
              <w:t>(0.8, 4.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0A0FBC" w14:textId="77777777" w:rsidR="008515F0" w:rsidRDefault="00BA6526">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9, 1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0A4655" w14:textId="77777777" w:rsidR="008515F0" w:rsidRDefault="00BA6526">
            <w:pPr>
              <w:spacing w:before="40" w:after="40"/>
              <w:ind w:left="100" w:right="100"/>
              <w:jc w:val="center"/>
            </w:pPr>
            <w:r>
              <w:rPr>
                <w:rFonts w:ascii="Calibri" w:eastAsia="Calibri" w:hAnsi="Calibri" w:cs="Calibri"/>
                <w:color w:val="111111"/>
              </w:rPr>
              <w:t>3.0</w:t>
            </w:r>
            <w:r>
              <w:rPr>
                <w:rFonts w:ascii="Calibri" w:eastAsia="Calibri" w:hAnsi="Calibri" w:cs="Calibri"/>
                <w:color w:val="111111"/>
              </w:rPr>
              <w:br/>
              <w:t>(1.0, 8.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391D13" w14:textId="77777777" w:rsidR="008515F0" w:rsidRDefault="00BA6526">
            <w:pPr>
              <w:spacing w:before="40" w:after="40"/>
              <w:ind w:left="100" w:right="100"/>
              <w:jc w:val="center"/>
            </w:pPr>
            <w:r>
              <w:rPr>
                <w:rFonts w:ascii="Calibri" w:eastAsia="Calibri" w:hAnsi="Calibri" w:cs="Calibri"/>
                <w:color w:val="111111"/>
              </w:rPr>
              <w:t>10.6</w:t>
            </w:r>
            <w:r>
              <w:rPr>
                <w:rFonts w:ascii="Calibri" w:eastAsia="Calibri" w:hAnsi="Calibri" w:cs="Calibri"/>
                <w:color w:val="111111"/>
              </w:rPr>
              <w:br/>
              <w:t>(6.7,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1D257C" w14:textId="77777777" w:rsidR="008515F0" w:rsidRDefault="00BA6526">
            <w:pPr>
              <w:spacing w:before="40" w:after="40"/>
              <w:ind w:left="100" w:right="100"/>
              <w:jc w:val="center"/>
            </w:pPr>
            <w:r>
              <w:rPr>
                <w:rFonts w:ascii="Calibri" w:eastAsia="Calibri" w:hAnsi="Calibri" w:cs="Calibri"/>
                <w:color w:val="111111"/>
              </w:rPr>
              <w:t>7.0</w:t>
            </w:r>
            <w:r>
              <w:rPr>
                <w:rFonts w:ascii="Calibri" w:eastAsia="Calibri" w:hAnsi="Calibri" w:cs="Calibri"/>
                <w:color w:val="111111"/>
              </w:rPr>
              <w:br/>
              <w:t>(3.3, 12.9)</w:t>
            </w:r>
          </w:p>
        </w:tc>
      </w:tr>
      <w:tr w:rsidR="008515F0" w14:paraId="466656CC"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4F4E188" w14:textId="77777777"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17CCA18" w14:textId="77777777" w:rsidR="008515F0" w:rsidRDefault="00BA6526">
            <w:pPr>
              <w:spacing w:before="40" w:after="40"/>
              <w:ind w:left="100" w:right="100"/>
              <w:jc w:val="center"/>
            </w:pPr>
            <w:r>
              <w:rPr>
                <w:rFonts w:ascii="Calibri" w:eastAsia="Calibri" w:hAnsi="Calibri" w:cs="Calibri"/>
                <w:color w:val="111111"/>
              </w:rPr>
              <w:t>4.3</w:t>
            </w:r>
            <w:r>
              <w:rPr>
                <w:rFonts w:ascii="Calibri" w:eastAsia="Calibri" w:hAnsi="Calibri" w:cs="Calibri"/>
                <w:color w:val="111111"/>
              </w:rPr>
              <w:br/>
              <w:t>(1.9, 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B61AA38" w14:textId="77777777" w:rsidR="008515F0" w:rsidRDefault="00BA6526">
            <w:pPr>
              <w:spacing w:before="40" w:after="40"/>
              <w:ind w:left="100" w:right="100"/>
              <w:jc w:val="center"/>
            </w:pPr>
            <w:r>
              <w:rPr>
                <w:rFonts w:ascii="Calibri" w:eastAsia="Calibri" w:hAnsi="Calibri" w:cs="Calibri"/>
                <w:color w:val="111111"/>
              </w:rPr>
              <w:t>11.4</w:t>
            </w:r>
            <w:r>
              <w:rPr>
                <w:rFonts w:ascii="Calibri" w:eastAsia="Calibri" w:hAnsi="Calibri" w:cs="Calibri"/>
                <w:color w:val="111111"/>
              </w:rPr>
              <w:br/>
              <w:t>(4.2, 17.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CC2CB0" w14:textId="77777777" w:rsidR="008515F0" w:rsidRDefault="00BA6526">
            <w:pPr>
              <w:spacing w:before="40" w:after="40"/>
              <w:ind w:left="100" w:right="100"/>
              <w:jc w:val="center"/>
            </w:pPr>
            <w:r>
              <w:rPr>
                <w:rFonts w:ascii="Calibri" w:eastAsia="Calibri" w:hAnsi="Calibri" w:cs="Calibri"/>
                <w:color w:val="111111"/>
              </w:rPr>
              <w:t>6.2</w:t>
            </w:r>
            <w:r>
              <w:rPr>
                <w:rFonts w:ascii="Calibri" w:eastAsia="Calibri" w:hAnsi="Calibri" w:cs="Calibri"/>
                <w:color w:val="111111"/>
              </w:rPr>
              <w:br/>
              <w:t>(1.5, 1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DB5000" w14:textId="77777777" w:rsidR="008515F0" w:rsidRDefault="00BA6526">
            <w:pPr>
              <w:spacing w:before="40" w:after="40"/>
              <w:ind w:left="100" w:right="100"/>
              <w:jc w:val="center"/>
            </w:pPr>
            <w:r>
              <w:rPr>
                <w:rFonts w:ascii="Calibri" w:eastAsia="Calibri" w:hAnsi="Calibri" w:cs="Calibri"/>
                <w:color w:val="111111"/>
              </w:rPr>
              <w:t>14.6</w:t>
            </w:r>
            <w:r>
              <w:rPr>
                <w:rFonts w:ascii="Calibri" w:eastAsia="Calibri" w:hAnsi="Calibri" w:cs="Calibri"/>
                <w:color w:val="111111"/>
              </w:rPr>
              <w:br/>
              <w:t>(7.5, 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98F7C6" w14:textId="77777777" w:rsidR="008515F0" w:rsidRDefault="00BA6526">
            <w:pPr>
              <w:spacing w:before="40" w:after="40"/>
              <w:ind w:left="100" w:right="100"/>
              <w:jc w:val="center"/>
            </w:pPr>
            <w:r>
              <w:rPr>
                <w:rFonts w:ascii="Calibri" w:eastAsia="Calibri" w:hAnsi="Calibri" w:cs="Calibri"/>
                <w:color w:val="111111"/>
              </w:rPr>
              <w:t>11.8</w:t>
            </w:r>
            <w:r>
              <w:rPr>
                <w:rFonts w:ascii="Calibri" w:eastAsia="Calibri" w:hAnsi="Calibri" w:cs="Calibri"/>
                <w:color w:val="111111"/>
              </w:rPr>
              <w:br/>
              <w:t>(5.8, 17.4)</w:t>
            </w:r>
          </w:p>
        </w:tc>
      </w:tr>
      <w:tr w:rsidR="008515F0" w14:paraId="5A214C93"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1CB137" w14:textId="77777777"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C77467" w14:textId="77777777" w:rsidR="008515F0" w:rsidRDefault="00BA6526">
            <w:pPr>
              <w:spacing w:before="40" w:after="40"/>
              <w:ind w:left="100" w:right="100"/>
              <w:jc w:val="center"/>
            </w:pPr>
            <w:r>
              <w:rPr>
                <w:rFonts w:ascii="Calibri" w:eastAsia="Calibri" w:hAnsi="Calibri" w:cs="Calibri"/>
                <w:color w:val="111111"/>
              </w:rPr>
              <w:t>4.2</w:t>
            </w:r>
            <w:r>
              <w:rPr>
                <w:rFonts w:ascii="Calibri" w:eastAsia="Calibri" w:hAnsi="Calibri" w:cs="Calibri"/>
                <w:color w:val="111111"/>
              </w:rPr>
              <w:br/>
              <w:t>(1.9, 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0C98311" w14:textId="77777777" w:rsidR="008515F0" w:rsidRDefault="00BA6526">
            <w:pPr>
              <w:spacing w:before="40" w:after="40"/>
              <w:ind w:left="100" w:right="100"/>
              <w:jc w:val="center"/>
            </w:pPr>
            <w:r>
              <w:rPr>
                <w:rFonts w:ascii="Calibri" w:eastAsia="Calibri" w:hAnsi="Calibri" w:cs="Calibri"/>
                <w:color w:val="111111"/>
              </w:rPr>
              <w:t>8.9</w:t>
            </w:r>
            <w:r>
              <w:rPr>
                <w:rFonts w:ascii="Calibri" w:eastAsia="Calibri" w:hAnsi="Calibri" w:cs="Calibri"/>
                <w:color w:val="111111"/>
              </w:rPr>
              <w:br/>
              <w:t>(4.5, 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B5C92A" w14:textId="77777777" w:rsidR="008515F0" w:rsidRDefault="00BA6526">
            <w:pPr>
              <w:spacing w:before="40" w:after="40"/>
              <w:ind w:left="100" w:right="100"/>
              <w:jc w:val="center"/>
            </w:pPr>
            <w:r>
              <w:rPr>
                <w:rFonts w:ascii="Calibri" w:eastAsia="Calibri" w:hAnsi="Calibri" w:cs="Calibri"/>
                <w:color w:val="111111"/>
              </w:rPr>
              <w:t>6.8</w:t>
            </w:r>
            <w:r>
              <w:rPr>
                <w:rFonts w:ascii="Calibri" w:eastAsia="Calibri" w:hAnsi="Calibri" w:cs="Calibri"/>
                <w:color w:val="111111"/>
              </w:rPr>
              <w:br/>
              <w:t>(2.6, 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F32D9E" w14:textId="77777777" w:rsidR="008515F0" w:rsidRDefault="00BA6526">
            <w:pPr>
              <w:spacing w:before="40" w:after="40"/>
              <w:ind w:left="100" w:right="100"/>
              <w:jc w:val="center"/>
            </w:pPr>
            <w:r>
              <w:rPr>
                <w:rFonts w:ascii="Calibri" w:eastAsia="Calibri" w:hAnsi="Calibri" w:cs="Calibri"/>
                <w:color w:val="111111"/>
              </w:rPr>
              <w:t>13.8</w:t>
            </w:r>
            <w:r>
              <w:rPr>
                <w:rFonts w:ascii="Calibri" w:eastAsia="Calibri" w:hAnsi="Calibri" w:cs="Calibri"/>
                <w:color w:val="111111"/>
              </w:rPr>
              <w:br/>
              <w:t>(8.6, 2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29F823" w14:textId="77777777" w:rsidR="008515F0" w:rsidRDefault="00BA6526">
            <w:pPr>
              <w:spacing w:before="40" w:after="40"/>
              <w:ind w:left="100" w:right="100"/>
              <w:jc w:val="center"/>
            </w:pPr>
            <w:r>
              <w:rPr>
                <w:rFonts w:ascii="Calibri" w:eastAsia="Calibri" w:hAnsi="Calibri" w:cs="Calibri"/>
                <w:color w:val="111111"/>
              </w:rPr>
              <w:t>9.8</w:t>
            </w:r>
            <w:r>
              <w:rPr>
                <w:rFonts w:ascii="Calibri" w:eastAsia="Calibri" w:hAnsi="Calibri" w:cs="Calibri"/>
                <w:color w:val="111111"/>
              </w:rPr>
              <w:br/>
              <w:t>(5.3, 16.6)</w:t>
            </w:r>
          </w:p>
        </w:tc>
      </w:tr>
      <w:tr w:rsidR="008515F0" w14:paraId="0230101B"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8398F7" w14:textId="77777777"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5901558" w14:textId="77777777" w:rsidR="008515F0" w:rsidRDefault="00BA6526">
            <w:pPr>
              <w:spacing w:before="40" w:after="40"/>
              <w:ind w:left="100" w:right="100"/>
              <w:jc w:val="center"/>
            </w:pPr>
            <w:r>
              <w:rPr>
                <w:rFonts w:ascii="Calibri" w:eastAsia="Calibri" w:hAnsi="Calibri" w:cs="Calibri"/>
                <w:color w:val="111111"/>
              </w:rPr>
              <w:t>8.1</w:t>
            </w:r>
            <w:r>
              <w:rPr>
                <w:rFonts w:ascii="Calibri" w:eastAsia="Calibri" w:hAnsi="Calibri" w:cs="Calibri"/>
                <w:color w:val="111111"/>
              </w:rPr>
              <w:br/>
              <w:t>(4.2,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8FB419" w14:textId="77777777" w:rsidR="008515F0" w:rsidRDefault="00BA6526">
            <w:pPr>
              <w:spacing w:before="40" w:after="40"/>
              <w:ind w:left="100" w:right="100"/>
              <w:jc w:val="center"/>
            </w:pPr>
            <w:r>
              <w:rPr>
                <w:rFonts w:ascii="Calibri" w:eastAsia="Calibri" w:hAnsi="Calibri" w:cs="Calibri"/>
                <w:color w:val="111111"/>
              </w:rPr>
              <w:t>18.8</w:t>
            </w:r>
            <w:r>
              <w:rPr>
                <w:rFonts w:ascii="Calibri" w:eastAsia="Calibri" w:hAnsi="Calibri" w:cs="Calibri"/>
                <w:color w:val="111111"/>
              </w:rPr>
              <w:br/>
              <w:t>(10.1, 30.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AFD08D5" w14:textId="77777777" w:rsidR="008515F0" w:rsidRDefault="00BA6526">
            <w:pPr>
              <w:spacing w:before="40" w:after="40"/>
              <w:ind w:left="100" w:right="100"/>
              <w:jc w:val="center"/>
            </w:pPr>
            <w:r>
              <w:rPr>
                <w:rFonts w:ascii="Calibri" w:eastAsia="Calibri" w:hAnsi="Calibri" w:cs="Calibri"/>
                <w:color w:val="111111"/>
              </w:rPr>
              <w:t>13.9</w:t>
            </w:r>
            <w:r>
              <w:rPr>
                <w:rFonts w:ascii="Calibri" w:eastAsia="Calibri" w:hAnsi="Calibri" w:cs="Calibri"/>
                <w:color w:val="111111"/>
              </w:rPr>
              <w:br/>
              <w:t>(5.7, 21.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48C6FF" w14:textId="77777777" w:rsidR="008515F0" w:rsidRDefault="00BA6526">
            <w:pPr>
              <w:spacing w:before="40" w:after="40"/>
              <w:ind w:left="100" w:right="100"/>
              <w:jc w:val="center"/>
            </w:pPr>
            <w:r>
              <w:rPr>
                <w:rFonts w:ascii="Calibri" w:eastAsia="Calibri" w:hAnsi="Calibri" w:cs="Calibri"/>
                <w:color w:val="111111"/>
              </w:rPr>
              <w:t>20.4</w:t>
            </w:r>
            <w:r>
              <w:rPr>
                <w:rFonts w:ascii="Calibri" w:eastAsia="Calibri" w:hAnsi="Calibri" w:cs="Calibri"/>
                <w:color w:val="111111"/>
              </w:rPr>
              <w:br/>
              <w:t>(16.0, 2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06E29A" w14:textId="77777777" w:rsidR="008515F0" w:rsidRDefault="00BA6526">
            <w:pPr>
              <w:spacing w:before="40" w:after="40"/>
              <w:ind w:left="100" w:right="100"/>
              <w:jc w:val="center"/>
            </w:pPr>
            <w:r>
              <w:rPr>
                <w:rFonts w:ascii="Calibri" w:eastAsia="Calibri" w:hAnsi="Calibri" w:cs="Calibri"/>
                <w:color w:val="111111"/>
              </w:rPr>
              <w:t>17.3</w:t>
            </w:r>
            <w:r>
              <w:rPr>
                <w:rFonts w:ascii="Calibri" w:eastAsia="Calibri" w:hAnsi="Calibri" w:cs="Calibri"/>
                <w:color w:val="111111"/>
              </w:rPr>
              <w:br/>
              <w:t>(9.2, 25.4)</w:t>
            </w:r>
          </w:p>
        </w:tc>
      </w:tr>
      <w:tr w:rsidR="008515F0" w14:paraId="543677FD"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E68D7D" w14:textId="77777777"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FCEB84D" w14:textId="77777777" w:rsidR="008515F0" w:rsidRDefault="00BA6526">
            <w:pPr>
              <w:spacing w:before="40" w:after="40"/>
              <w:ind w:left="100" w:right="100"/>
              <w:jc w:val="center"/>
            </w:pPr>
            <w:r>
              <w:rPr>
                <w:rFonts w:ascii="Calibri" w:eastAsia="Calibri" w:hAnsi="Calibri" w:cs="Calibri"/>
                <w:color w:val="111111"/>
              </w:rPr>
              <w:t>10.5</w:t>
            </w:r>
            <w:r>
              <w:rPr>
                <w:rFonts w:ascii="Calibri" w:eastAsia="Calibri" w:hAnsi="Calibri" w:cs="Calibri"/>
                <w:color w:val="111111"/>
              </w:rPr>
              <w:br/>
              <w:t>(5.2, 1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811BD0" w14:textId="77777777" w:rsidR="008515F0" w:rsidRDefault="00BA6526">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9.8,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14A77B" w14:textId="77777777" w:rsidR="008515F0" w:rsidRDefault="00BA6526">
            <w:pPr>
              <w:spacing w:before="40" w:after="40"/>
              <w:ind w:left="100" w:right="100"/>
              <w:jc w:val="center"/>
            </w:pPr>
            <w:r>
              <w:rPr>
                <w:rFonts w:ascii="Calibri" w:eastAsia="Calibri" w:hAnsi="Calibri" w:cs="Calibri"/>
                <w:color w:val="111111"/>
              </w:rPr>
              <w:t>17.0</w:t>
            </w:r>
            <w:r>
              <w:rPr>
                <w:rFonts w:ascii="Calibri" w:eastAsia="Calibri" w:hAnsi="Calibri" w:cs="Calibri"/>
                <w:color w:val="111111"/>
              </w:rPr>
              <w:br/>
              <w:t>(9.0, 2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F6A029F" w14:textId="77777777" w:rsidR="008515F0" w:rsidRDefault="00BA6526">
            <w:pPr>
              <w:spacing w:before="40" w:after="40"/>
              <w:ind w:left="100" w:right="100"/>
              <w:jc w:val="center"/>
            </w:pPr>
            <w:r>
              <w:rPr>
                <w:rFonts w:ascii="Calibri" w:eastAsia="Calibri" w:hAnsi="Calibri" w:cs="Calibri"/>
                <w:color w:val="111111"/>
              </w:rPr>
              <w:t>21.2</w:t>
            </w:r>
            <w:r>
              <w:rPr>
                <w:rFonts w:ascii="Calibri" w:eastAsia="Calibri" w:hAnsi="Calibri" w:cs="Calibri"/>
                <w:color w:val="111111"/>
              </w:rPr>
              <w:br/>
              <w:t>(14.0, 31.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F36355" w14:textId="77777777" w:rsidR="008515F0" w:rsidRDefault="00BA6526">
            <w:pPr>
              <w:spacing w:before="40" w:after="40"/>
              <w:ind w:left="100" w:right="100"/>
              <w:jc w:val="center"/>
            </w:pPr>
            <w:r>
              <w:rPr>
                <w:rFonts w:ascii="Calibri" w:eastAsia="Calibri" w:hAnsi="Calibri" w:cs="Calibri"/>
                <w:color w:val="111111"/>
              </w:rPr>
              <w:t>17.2</w:t>
            </w:r>
            <w:r>
              <w:rPr>
                <w:rFonts w:ascii="Calibri" w:eastAsia="Calibri" w:hAnsi="Calibri" w:cs="Calibri"/>
                <w:color w:val="111111"/>
              </w:rPr>
              <w:br/>
              <w:t>(10.1, 27.3)</w:t>
            </w:r>
          </w:p>
        </w:tc>
      </w:tr>
      <w:tr w:rsidR="008515F0" w14:paraId="23CEB60D" w14:textId="77777777">
        <w:trPr>
          <w:cantSplit/>
          <w:jc w:val="center"/>
        </w:trPr>
        <w:tc>
          <w:tcPr>
            <w:tcW w:w="11160" w:type="dxa"/>
            <w:gridSpan w:val="6"/>
            <w:tcBorders>
              <w:top w:val="single" w:sz="8" w:space="0" w:color="666666"/>
              <w:left w:val="single" w:sz="8" w:space="0" w:color="666666"/>
              <w:bottom w:val="single" w:sz="8" w:space="0" w:color="666666"/>
              <w:right w:val="single" w:sz="8" w:space="0" w:color="666666"/>
            </w:tcBorders>
            <w:shd w:val="clear" w:color="auto" w:fill="CCCCCC"/>
            <w:tcMar>
              <w:top w:w="0" w:type="dxa"/>
              <w:left w:w="0" w:type="dxa"/>
              <w:bottom w:w="0" w:type="dxa"/>
              <w:right w:w="0" w:type="dxa"/>
            </w:tcMar>
            <w:vAlign w:val="center"/>
          </w:tcPr>
          <w:p w14:paraId="48A60305" w14:textId="77777777" w:rsidR="008515F0" w:rsidRDefault="00BA6526">
            <w:pPr>
              <w:spacing w:before="40" w:after="40"/>
              <w:ind w:left="100" w:right="100"/>
            </w:pPr>
            <w:r>
              <w:rPr>
                <w:rFonts w:ascii="Calibri" w:eastAsia="Calibri" w:hAnsi="Calibri" w:cs="Calibri"/>
                <w:i/>
                <w:color w:val="111111"/>
              </w:rPr>
              <w:t>Proportion (95% confidence interval) with predicted risk ≥ 10% or prevalent cardiovascular disease</w:t>
            </w:r>
            <w:r>
              <w:rPr>
                <w:rFonts w:ascii="Calibri" w:eastAsia="Calibri" w:hAnsi="Calibri" w:cs="Calibri"/>
                <w:i/>
                <w:color w:val="111111"/>
                <w:vertAlign w:val="superscript"/>
              </w:rPr>
              <w:t>§‖</w:t>
            </w:r>
          </w:p>
        </w:tc>
      </w:tr>
      <w:tr w:rsidR="008515F0" w14:paraId="59178F8A"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2AE564" w14:textId="77777777" w:rsidR="008515F0" w:rsidRDefault="00BA6526">
            <w:pPr>
              <w:spacing w:before="40" w:after="40"/>
              <w:ind w:left="100" w:right="100"/>
            </w:pPr>
            <w:r>
              <w:rPr>
                <w:rFonts w:ascii="Calibri" w:eastAsia="Calibri" w:hAnsi="Calibri" w:cs="Calibri"/>
                <w:color w:val="111111"/>
              </w:rPr>
              <w:t>Overal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AF10E9" w14:textId="77777777" w:rsidR="008515F0" w:rsidRDefault="00BA6526">
            <w:pPr>
              <w:spacing w:before="40" w:after="40"/>
              <w:ind w:left="100" w:right="100"/>
              <w:jc w:val="center"/>
            </w:pPr>
            <w:r>
              <w:rPr>
                <w:rFonts w:ascii="Calibri" w:eastAsia="Calibri" w:hAnsi="Calibri" w:cs="Calibri"/>
                <w:color w:val="111111"/>
              </w:rPr>
              <w:t>36.6</w:t>
            </w:r>
            <w:r>
              <w:rPr>
                <w:rFonts w:ascii="Calibri" w:eastAsia="Calibri" w:hAnsi="Calibri" w:cs="Calibri"/>
                <w:color w:val="111111"/>
              </w:rPr>
              <w:br/>
              <w:t>(34.7, 38.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B287D7A" w14:textId="77777777" w:rsidR="008515F0" w:rsidRDefault="00BA6526">
            <w:pPr>
              <w:spacing w:before="40" w:after="40"/>
              <w:ind w:left="100" w:right="100"/>
              <w:jc w:val="center"/>
            </w:pPr>
            <w:r>
              <w:rPr>
                <w:rFonts w:ascii="Calibri" w:eastAsia="Calibri" w:hAnsi="Calibri" w:cs="Calibri"/>
                <w:color w:val="111111"/>
              </w:rPr>
              <w:t>72.5</w:t>
            </w:r>
            <w:r>
              <w:rPr>
                <w:rFonts w:ascii="Calibri" w:eastAsia="Calibri" w:hAnsi="Calibri" w:cs="Calibri"/>
                <w:color w:val="111111"/>
              </w:rPr>
              <w:br/>
              <w:t>(69.3, 75.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62B26D" w14:textId="77777777" w:rsidR="008515F0" w:rsidRDefault="00BA6526">
            <w:pPr>
              <w:spacing w:before="40" w:after="40"/>
              <w:ind w:left="100" w:right="100"/>
              <w:jc w:val="center"/>
            </w:pPr>
            <w:r>
              <w:rPr>
                <w:rFonts w:ascii="Calibri" w:eastAsia="Calibri" w:hAnsi="Calibri" w:cs="Calibri"/>
                <w:color w:val="111111"/>
              </w:rPr>
              <w:t>65.4</w:t>
            </w:r>
            <w:r>
              <w:rPr>
                <w:rFonts w:ascii="Calibri" w:eastAsia="Calibri" w:hAnsi="Calibri" w:cs="Calibri"/>
                <w:color w:val="111111"/>
              </w:rPr>
              <w:br/>
              <w:t>(61.7, 6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63B1DF" w14:textId="77777777" w:rsidR="008515F0" w:rsidRDefault="00BA6526">
            <w:pPr>
              <w:spacing w:before="40" w:after="40"/>
              <w:ind w:left="100" w:right="100"/>
              <w:jc w:val="center"/>
            </w:pPr>
            <w:r>
              <w:rPr>
                <w:rFonts w:ascii="Calibri" w:eastAsia="Calibri" w:hAnsi="Calibri" w:cs="Calibri"/>
                <w:color w:val="111111"/>
              </w:rPr>
              <w:t>83.8</w:t>
            </w:r>
            <w:r>
              <w:rPr>
                <w:rFonts w:ascii="Calibri" w:eastAsia="Calibri" w:hAnsi="Calibri" w:cs="Calibri"/>
                <w:color w:val="111111"/>
              </w:rPr>
              <w:br/>
              <w:t>(81.6, 8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ABB3A4" w14:textId="77777777" w:rsidR="008515F0" w:rsidRDefault="00BA6526">
            <w:pPr>
              <w:spacing w:before="40" w:after="40"/>
              <w:ind w:left="100" w:right="100"/>
              <w:jc w:val="center"/>
            </w:pPr>
            <w:r>
              <w:rPr>
                <w:rFonts w:ascii="Calibri" w:eastAsia="Calibri" w:hAnsi="Calibri" w:cs="Calibri"/>
                <w:color w:val="111111"/>
              </w:rPr>
              <w:t>70.3</w:t>
            </w:r>
            <w:r>
              <w:rPr>
                <w:rFonts w:ascii="Calibri" w:eastAsia="Calibri" w:hAnsi="Calibri" w:cs="Calibri"/>
                <w:color w:val="111111"/>
              </w:rPr>
              <w:br/>
              <w:t>(68.0, 72.7)</w:t>
            </w:r>
          </w:p>
        </w:tc>
      </w:tr>
      <w:tr w:rsidR="008515F0" w14:paraId="6C672CA8"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EA8FB9" w14:textId="77777777" w:rsidR="008515F0" w:rsidRDefault="00BA6526">
            <w:pPr>
              <w:spacing w:before="40" w:after="40"/>
              <w:ind w:left="100" w:right="100"/>
            </w:pPr>
            <w:r>
              <w:rPr>
                <w:rFonts w:ascii="Calibri" w:eastAsia="Calibri" w:hAnsi="Calibri" w:cs="Calibri"/>
                <w:color w:val="111111"/>
              </w:rPr>
              <w:t>Normal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98B04D" w14:textId="77777777" w:rsidR="008515F0" w:rsidRDefault="00BA6526">
            <w:pPr>
              <w:spacing w:before="40" w:after="40"/>
              <w:ind w:left="100" w:right="100"/>
              <w:jc w:val="center"/>
            </w:pPr>
            <w:r>
              <w:rPr>
                <w:rFonts w:ascii="Calibri" w:eastAsia="Calibri" w:hAnsi="Calibri" w:cs="Calibri"/>
                <w:color w:val="111111"/>
              </w:rPr>
              <w:t>13.7</w:t>
            </w:r>
            <w:r>
              <w:rPr>
                <w:rFonts w:ascii="Calibri" w:eastAsia="Calibri" w:hAnsi="Calibri" w:cs="Calibri"/>
                <w:color w:val="111111"/>
              </w:rPr>
              <w:br/>
              <w:t>(11.4, 1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B0832C" w14:textId="77777777" w:rsidR="008515F0" w:rsidRDefault="00BA6526">
            <w:pPr>
              <w:spacing w:before="40" w:after="40"/>
              <w:ind w:left="100" w:right="100"/>
              <w:jc w:val="center"/>
            </w:pPr>
            <w:r>
              <w:rPr>
                <w:rFonts w:ascii="Calibri" w:eastAsia="Calibri" w:hAnsi="Calibri" w:cs="Calibri"/>
                <w:color w:val="111111"/>
              </w:rPr>
              <w:t>46.8</w:t>
            </w:r>
            <w:r>
              <w:rPr>
                <w:rFonts w:ascii="Calibri" w:eastAsia="Calibri" w:hAnsi="Calibri" w:cs="Calibri"/>
                <w:color w:val="111111"/>
              </w:rPr>
              <w:br/>
              <w:t>(39.0, 5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A4D293" w14:textId="77777777" w:rsidR="008515F0" w:rsidRDefault="00BA6526">
            <w:pPr>
              <w:spacing w:before="40" w:after="40"/>
              <w:ind w:left="100" w:right="100"/>
              <w:jc w:val="center"/>
            </w:pPr>
            <w:r>
              <w:rPr>
                <w:rFonts w:ascii="Calibri" w:eastAsia="Calibri" w:hAnsi="Calibri" w:cs="Calibri"/>
                <w:color w:val="111111"/>
              </w:rPr>
              <w:t>32.3</w:t>
            </w:r>
            <w:r>
              <w:rPr>
                <w:rFonts w:ascii="Calibri" w:eastAsia="Calibri" w:hAnsi="Calibri" w:cs="Calibri"/>
                <w:color w:val="111111"/>
              </w:rPr>
              <w:br/>
              <w:t>(21.6, 43.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2F35F5" w14:textId="77777777" w:rsidR="008515F0" w:rsidRDefault="00BA6526">
            <w:pPr>
              <w:spacing w:before="40" w:after="40"/>
              <w:ind w:left="100" w:right="100"/>
              <w:jc w:val="center"/>
            </w:pPr>
            <w:r>
              <w:rPr>
                <w:rFonts w:ascii="Calibri" w:eastAsia="Calibri" w:hAnsi="Calibri" w:cs="Calibri"/>
                <w:color w:val="111111"/>
              </w:rPr>
              <w:t>64.4</w:t>
            </w:r>
            <w:r>
              <w:rPr>
                <w:rFonts w:ascii="Calibri" w:eastAsia="Calibri" w:hAnsi="Calibri" w:cs="Calibri"/>
                <w:color w:val="111111"/>
              </w:rPr>
              <w:br/>
              <w:t>(57.7, 7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A35C8DA" w14:textId="77777777" w:rsidR="008515F0" w:rsidRDefault="00BA6526">
            <w:pPr>
              <w:spacing w:before="40" w:after="40"/>
              <w:ind w:left="100" w:right="100"/>
              <w:jc w:val="center"/>
            </w:pPr>
            <w:r>
              <w:rPr>
                <w:rFonts w:ascii="Calibri" w:eastAsia="Calibri" w:hAnsi="Calibri" w:cs="Calibri"/>
                <w:color w:val="111111"/>
              </w:rPr>
              <w:t>46.3</w:t>
            </w:r>
            <w:r>
              <w:rPr>
                <w:rFonts w:ascii="Calibri" w:eastAsia="Calibri" w:hAnsi="Calibri" w:cs="Calibri"/>
                <w:color w:val="111111"/>
              </w:rPr>
              <w:br/>
              <w:t>(40.5, 52.1)</w:t>
            </w:r>
          </w:p>
        </w:tc>
      </w:tr>
      <w:tr w:rsidR="008515F0" w14:paraId="5BEA4840"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292496" w14:textId="77777777" w:rsidR="008515F0" w:rsidRDefault="00BA6526">
            <w:pPr>
              <w:spacing w:before="40" w:after="40"/>
              <w:ind w:left="100" w:right="100"/>
            </w:pPr>
            <w:r>
              <w:rPr>
                <w:rFonts w:ascii="Calibri" w:eastAsia="Calibri" w:hAnsi="Calibri" w:cs="Calibri"/>
                <w:color w:val="111111"/>
              </w:rPr>
              <w:t>Elevated blood pressur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6D7C90" w14:textId="77777777" w:rsidR="008515F0" w:rsidRDefault="00BA6526">
            <w:pPr>
              <w:spacing w:before="40" w:after="40"/>
              <w:ind w:left="100" w:right="100"/>
              <w:jc w:val="center"/>
            </w:pPr>
            <w:r>
              <w:rPr>
                <w:rFonts w:ascii="Calibri" w:eastAsia="Calibri" w:hAnsi="Calibri" w:cs="Calibri"/>
                <w:color w:val="111111"/>
              </w:rPr>
              <w:t>27.4</w:t>
            </w:r>
            <w:r>
              <w:rPr>
                <w:rFonts w:ascii="Calibri" w:eastAsia="Calibri" w:hAnsi="Calibri" w:cs="Calibri"/>
                <w:color w:val="111111"/>
              </w:rPr>
              <w:br/>
              <w:t>(23.3, 3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5073A3" w14:textId="77777777" w:rsidR="008515F0" w:rsidRDefault="00BA6526">
            <w:pPr>
              <w:spacing w:before="40" w:after="40"/>
              <w:ind w:left="100" w:right="100"/>
              <w:jc w:val="center"/>
            </w:pPr>
            <w:r>
              <w:rPr>
                <w:rFonts w:ascii="Calibri" w:eastAsia="Calibri" w:hAnsi="Calibri" w:cs="Calibri"/>
                <w:color w:val="111111"/>
              </w:rPr>
              <w:t>57.7</w:t>
            </w:r>
            <w:r>
              <w:rPr>
                <w:rFonts w:ascii="Calibri" w:eastAsia="Calibri" w:hAnsi="Calibri" w:cs="Calibri"/>
                <w:color w:val="111111"/>
              </w:rPr>
              <w:br/>
              <w:t>(49.6, 6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70E717" w14:textId="77777777" w:rsidR="008515F0" w:rsidRDefault="00BA6526">
            <w:pPr>
              <w:spacing w:before="40" w:after="40"/>
              <w:ind w:left="100" w:right="100"/>
              <w:jc w:val="center"/>
            </w:pPr>
            <w:r>
              <w:rPr>
                <w:rFonts w:ascii="Calibri" w:eastAsia="Calibri" w:hAnsi="Calibri" w:cs="Calibri"/>
                <w:color w:val="111111"/>
              </w:rPr>
              <w:t>47.9</w:t>
            </w:r>
            <w:r>
              <w:rPr>
                <w:rFonts w:ascii="Calibri" w:eastAsia="Calibri" w:hAnsi="Calibri" w:cs="Calibri"/>
                <w:color w:val="111111"/>
              </w:rPr>
              <w:br/>
              <w:t>(36.9, 59.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5E4401" w14:textId="77777777" w:rsidR="008515F0" w:rsidRDefault="00BA6526">
            <w:pPr>
              <w:spacing w:before="40" w:after="40"/>
              <w:ind w:left="100" w:right="100"/>
              <w:jc w:val="center"/>
            </w:pPr>
            <w:r>
              <w:rPr>
                <w:rFonts w:ascii="Calibri" w:eastAsia="Calibri" w:hAnsi="Calibri" w:cs="Calibri"/>
                <w:color w:val="111111"/>
              </w:rPr>
              <w:t>69.8</w:t>
            </w:r>
            <w:r>
              <w:rPr>
                <w:rFonts w:ascii="Calibri" w:eastAsia="Calibri" w:hAnsi="Calibri" w:cs="Calibri"/>
                <w:color w:val="111111"/>
              </w:rPr>
              <w:br/>
              <w:t>(59.6, 7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63D4DF" w14:textId="77777777" w:rsidR="008515F0" w:rsidRDefault="00BA6526">
            <w:pPr>
              <w:spacing w:before="40" w:after="40"/>
              <w:ind w:left="100" w:right="100"/>
              <w:jc w:val="center"/>
            </w:pPr>
            <w:r>
              <w:rPr>
                <w:rFonts w:ascii="Calibri" w:eastAsia="Calibri" w:hAnsi="Calibri" w:cs="Calibri"/>
                <w:color w:val="111111"/>
              </w:rPr>
              <w:t>57.9</w:t>
            </w:r>
            <w:r>
              <w:rPr>
                <w:rFonts w:ascii="Calibri" w:eastAsia="Calibri" w:hAnsi="Calibri" w:cs="Calibri"/>
                <w:color w:val="111111"/>
              </w:rPr>
              <w:br/>
              <w:t>(50.5, 65.3)</w:t>
            </w:r>
          </w:p>
        </w:tc>
      </w:tr>
      <w:tr w:rsidR="008515F0" w14:paraId="2F2605E8"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5E2A5E7" w14:textId="77777777" w:rsidR="008515F0" w:rsidRDefault="00BA6526">
            <w:pPr>
              <w:spacing w:before="40" w:after="40"/>
              <w:ind w:left="100" w:right="100"/>
            </w:pPr>
            <w:r>
              <w:rPr>
                <w:rFonts w:ascii="Calibri" w:eastAsia="Calibri" w:hAnsi="Calibri" w:cs="Calibri"/>
                <w:color w:val="111111"/>
              </w:rPr>
              <w:t>Stage 1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0362EA" w14:textId="77777777" w:rsidR="008515F0" w:rsidRDefault="00BA6526">
            <w:pPr>
              <w:spacing w:before="40" w:after="40"/>
              <w:ind w:left="100" w:right="100"/>
              <w:jc w:val="center"/>
            </w:pPr>
            <w:r>
              <w:rPr>
                <w:rFonts w:ascii="Calibri" w:eastAsia="Calibri" w:hAnsi="Calibri" w:cs="Calibri"/>
                <w:color w:val="111111"/>
              </w:rPr>
              <w:t>24.3</w:t>
            </w:r>
            <w:r>
              <w:rPr>
                <w:rFonts w:ascii="Calibri" w:eastAsia="Calibri" w:hAnsi="Calibri" w:cs="Calibri"/>
                <w:color w:val="111111"/>
              </w:rPr>
              <w:br/>
              <w:t>(20.7, 27.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3F6763C" w14:textId="77777777" w:rsidR="008515F0" w:rsidRDefault="00BA6526">
            <w:pPr>
              <w:spacing w:before="40" w:after="40"/>
              <w:ind w:left="100" w:right="100"/>
              <w:jc w:val="center"/>
            </w:pPr>
            <w:r>
              <w:rPr>
                <w:rFonts w:ascii="Calibri" w:eastAsia="Calibri" w:hAnsi="Calibri" w:cs="Calibri"/>
                <w:color w:val="111111"/>
              </w:rPr>
              <w:t>55.0</w:t>
            </w:r>
            <w:r>
              <w:rPr>
                <w:rFonts w:ascii="Calibri" w:eastAsia="Calibri" w:hAnsi="Calibri" w:cs="Calibri"/>
                <w:color w:val="111111"/>
              </w:rPr>
              <w:br/>
              <w:t>(43.7, 6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22C3B9" w14:textId="77777777" w:rsidR="008515F0" w:rsidRDefault="00BA6526">
            <w:pPr>
              <w:spacing w:before="40" w:after="40"/>
              <w:ind w:left="100" w:right="100"/>
              <w:jc w:val="center"/>
            </w:pPr>
            <w:r>
              <w:rPr>
                <w:rFonts w:ascii="Calibri" w:eastAsia="Calibri" w:hAnsi="Calibri" w:cs="Calibri"/>
                <w:color w:val="111111"/>
              </w:rPr>
              <w:t>38.5</w:t>
            </w:r>
            <w:r>
              <w:rPr>
                <w:rFonts w:ascii="Calibri" w:eastAsia="Calibri" w:hAnsi="Calibri" w:cs="Calibri"/>
                <w:color w:val="111111"/>
              </w:rPr>
              <w:br/>
              <w:t>(27.4, 49.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BB6793" w14:textId="77777777" w:rsidR="008515F0" w:rsidRDefault="00BA6526">
            <w:pPr>
              <w:spacing w:before="40" w:after="40"/>
              <w:ind w:left="100" w:right="100"/>
              <w:jc w:val="center"/>
            </w:pPr>
            <w:r>
              <w:rPr>
                <w:rFonts w:ascii="Calibri" w:eastAsia="Calibri" w:hAnsi="Calibri" w:cs="Calibri"/>
                <w:color w:val="111111"/>
              </w:rPr>
              <w:t>72.6</w:t>
            </w:r>
            <w:r>
              <w:rPr>
                <w:rFonts w:ascii="Calibri" w:eastAsia="Calibri" w:hAnsi="Calibri" w:cs="Calibri"/>
                <w:color w:val="111111"/>
              </w:rPr>
              <w:br/>
              <w:t>(63.2, 8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81444D" w14:textId="77777777" w:rsidR="008515F0" w:rsidRDefault="00BA6526">
            <w:pPr>
              <w:spacing w:before="40" w:after="40"/>
              <w:ind w:left="100" w:right="100"/>
              <w:jc w:val="center"/>
            </w:pPr>
            <w:r>
              <w:rPr>
                <w:rFonts w:ascii="Calibri" w:eastAsia="Calibri" w:hAnsi="Calibri" w:cs="Calibri"/>
                <w:color w:val="111111"/>
              </w:rPr>
              <w:t>55.2</w:t>
            </w:r>
            <w:r>
              <w:rPr>
                <w:rFonts w:ascii="Calibri" w:eastAsia="Calibri" w:hAnsi="Calibri" w:cs="Calibri"/>
                <w:color w:val="111111"/>
              </w:rPr>
              <w:br/>
              <w:t>(47.0, 63.3)</w:t>
            </w:r>
          </w:p>
        </w:tc>
      </w:tr>
      <w:tr w:rsidR="008515F0" w14:paraId="1DC6E0D9"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0BD5724" w14:textId="77777777" w:rsidR="008515F0" w:rsidRDefault="00BA6526">
            <w:pPr>
              <w:spacing w:before="40" w:after="40"/>
              <w:ind w:left="100" w:right="100"/>
            </w:pPr>
            <w:r>
              <w:rPr>
                <w:rFonts w:ascii="Calibri" w:eastAsia="Calibri" w:hAnsi="Calibri" w:cs="Calibri"/>
                <w:color w:val="111111"/>
              </w:rPr>
              <w:t>Stage 2 hypertens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AC4F351" w14:textId="77777777" w:rsidR="008515F0" w:rsidRDefault="00BA6526">
            <w:pPr>
              <w:spacing w:before="40" w:after="40"/>
              <w:ind w:left="100" w:right="100"/>
              <w:jc w:val="center"/>
            </w:pPr>
            <w:r>
              <w:rPr>
                <w:rFonts w:ascii="Calibri" w:eastAsia="Calibri" w:hAnsi="Calibri" w:cs="Calibri"/>
                <w:color w:val="111111"/>
              </w:rPr>
              <w:t>45.7</w:t>
            </w:r>
            <w:r>
              <w:rPr>
                <w:rFonts w:ascii="Calibri" w:eastAsia="Calibri" w:hAnsi="Calibri" w:cs="Calibri"/>
                <w:color w:val="111111"/>
              </w:rPr>
              <w:br/>
              <w:t>(40.4, 5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0B75233" w14:textId="77777777" w:rsidR="008515F0" w:rsidRDefault="00BA6526">
            <w:pPr>
              <w:spacing w:before="40" w:after="40"/>
              <w:ind w:left="100" w:right="100"/>
              <w:jc w:val="center"/>
            </w:pPr>
            <w:r>
              <w:rPr>
                <w:rFonts w:ascii="Calibri" w:eastAsia="Calibri" w:hAnsi="Calibri" w:cs="Calibri"/>
                <w:color w:val="111111"/>
              </w:rPr>
              <w:t>79.0</w:t>
            </w:r>
            <w:r>
              <w:rPr>
                <w:rFonts w:ascii="Calibri" w:eastAsia="Calibri" w:hAnsi="Calibri" w:cs="Calibri"/>
                <w:color w:val="111111"/>
              </w:rPr>
              <w:br/>
              <w:t>(69.3, 88.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3D95E53" w14:textId="77777777" w:rsidR="008515F0" w:rsidRDefault="00BA6526">
            <w:pPr>
              <w:spacing w:before="40" w:after="40"/>
              <w:ind w:left="100" w:right="100"/>
              <w:jc w:val="center"/>
            </w:pPr>
            <w:r>
              <w:rPr>
                <w:rFonts w:ascii="Calibri" w:eastAsia="Calibri" w:hAnsi="Calibri" w:cs="Calibri"/>
                <w:color w:val="111111"/>
              </w:rPr>
              <w:t>65.6</w:t>
            </w:r>
            <w:r>
              <w:rPr>
                <w:rFonts w:ascii="Calibri" w:eastAsia="Calibri" w:hAnsi="Calibri" w:cs="Calibri"/>
                <w:color w:val="111111"/>
              </w:rPr>
              <w:br/>
              <w:t>(54.7, 76.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50449ED" w14:textId="77777777" w:rsidR="008515F0" w:rsidRDefault="00BA6526">
            <w:pPr>
              <w:spacing w:before="40" w:after="40"/>
              <w:ind w:left="100" w:right="100"/>
              <w:jc w:val="center"/>
            </w:pPr>
            <w:r>
              <w:rPr>
                <w:rFonts w:ascii="Calibri" w:eastAsia="Calibri" w:hAnsi="Calibri" w:cs="Calibri"/>
                <w:color w:val="111111"/>
              </w:rPr>
              <w:t>90.2</w:t>
            </w:r>
            <w:r>
              <w:rPr>
                <w:rFonts w:ascii="Calibri" w:eastAsia="Calibri" w:hAnsi="Calibri" w:cs="Calibri"/>
                <w:color w:val="111111"/>
              </w:rPr>
              <w:br/>
              <w:t>(83.8, 96.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094F6A4" w14:textId="77777777" w:rsidR="008515F0" w:rsidRDefault="00BA6526">
            <w:pPr>
              <w:spacing w:before="40" w:after="40"/>
              <w:ind w:left="100" w:right="100"/>
              <w:jc w:val="center"/>
            </w:pPr>
            <w:r>
              <w:rPr>
                <w:rFonts w:ascii="Calibri" w:eastAsia="Calibri" w:hAnsi="Calibri" w:cs="Calibri"/>
                <w:color w:val="111111"/>
              </w:rPr>
              <w:t>75.6</w:t>
            </w:r>
            <w:r>
              <w:rPr>
                <w:rFonts w:ascii="Calibri" w:eastAsia="Calibri" w:hAnsi="Calibri" w:cs="Calibri"/>
                <w:color w:val="111111"/>
              </w:rPr>
              <w:br/>
              <w:t>(69.5, 81.7)</w:t>
            </w:r>
          </w:p>
        </w:tc>
      </w:tr>
      <w:tr w:rsidR="008515F0" w14:paraId="531CDDCF" w14:textId="77777777">
        <w:trPr>
          <w:cantSplit/>
          <w:jc w:val="center"/>
        </w:trPr>
        <w:tc>
          <w:tcPr>
            <w:tcW w:w="288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1ACB4A1" w14:textId="77777777" w:rsidR="008515F0" w:rsidRDefault="00BA6526">
            <w:pPr>
              <w:spacing w:before="40" w:after="40"/>
              <w:ind w:left="100" w:right="100"/>
            </w:pPr>
            <w:r>
              <w:rPr>
                <w:rFonts w:ascii="Calibri" w:eastAsia="Calibri" w:hAnsi="Calibri" w:cs="Calibri"/>
                <w:color w:val="111111"/>
              </w:rPr>
              <w:t>Taking antihypertensive medicatio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9A6F7D" w14:textId="77777777" w:rsidR="008515F0" w:rsidRDefault="00BA6526">
            <w:pPr>
              <w:spacing w:before="40" w:after="40"/>
              <w:ind w:left="100" w:right="100"/>
              <w:jc w:val="center"/>
            </w:pPr>
            <w:r>
              <w:rPr>
                <w:rFonts w:ascii="Calibri" w:eastAsia="Calibri" w:hAnsi="Calibri" w:cs="Calibri"/>
                <w:color w:val="111111"/>
              </w:rPr>
              <w:t>61.9</w:t>
            </w:r>
            <w:r>
              <w:rPr>
                <w:rFonts w:ascii="Calibri" w:eastAsia="Calibri" w:hAnsi="Calibri" w:cs="Calibri"/>
                <w:color w:val="111111"/>
              </w:rPr>
              <w:br/>
              <w:t>(59.4, 6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B3D093" w14:textId="77777777" w:rsidR="008515F0" w:rsidRDefault="00BA6526">
            <w:pPr>
              <w:spacing w:before="40" w:after="40"/>
              <w:ind w:left="100" w:right="100"/>
              <w:jc w:val="center"/>
            </w:pPr>
            <w:r>
              <w:rPr>
                <w:rFonts w:ascii="Calibri" w:eastAsia="Calibri" w:hAnsi="Calibri" w:cs="Calibri"/>
                <w:color w:val="111111"/>
              </w:rPr>
              <w:t>81.6</w:t>
            </w:r>
            <w:r>
              <w:rPr>
                <w:rFonts w:ascii="Calibri" w:eastAsia="Calibri" w:hAnsi="Calibri" w:cs="Calibri"/>
                <w:color w:val="111111"/>
              </w:rPr>
              <w:br/>
              <w:t>(78.0, 8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15559CB" w14:textId="77777777" w:rsidR="008515F0" w:rsidRDefault="00BA6526">
            <w:pPr>
              <w:spacing w:before="40" w:after="40"/>
              <w:ind w:left="100" w:right="100"/>
              <w:jc w:val="center"/>
            </w:pPr>
            <w:r>
              <w:rPr>
                <w:rFonts w:ascii="Calibri" w:eastAsia="Calibri" w:hAnsi="Calibri" w:cs="Calibri"/>
                <w:color w:val="111111"/>
              </w:rPr>
              <w:t>79.9</w:t>
            </w:r>
            <w:r>
              <w:rPr>
                <w:rFonts w:ascii="Calibri" w:eastAsia="Calibri" w:hAnsi="Calibri" w:cs="Calibri"/>
                <w:color w:val="111111"/>
              </w:rPr>
              <w:br/>
              <w:t>(75.9, 84.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6271AD" w14:textId="77777777" w:rsidR="008515F0" w:rsidRDefault="00BA6526">
            <w:pPr>
              <w:spacing w:before="40" w:after="40"/>
              <w:ind w:left="100" w:right="100"/>
              <w:jc w:val="center"/>
            </w:pPr>
            <w:r>
              <w:rPr>
                <w:rFonts w:ascii="Calibri" w:eastAsia="Calibri" w:hAnsi="Calibri" w:cs="Calibri"/>
                <w:color w:val="111111"/>
              </w:rPr>
              <w:t>92.8</w:t>
            </w:r>
            <w:r>
              <w:rPr>
                <w:rFonts w:ascii="Calibri" w:eastAsia="Calibri" w:hAnsi="Calibri" w:cs="Calibri"/>
                <w:color w:val="111111"/>
              </w:rPr>
              <w:br/>
              <w:t>(91.0, 94.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AFC4C7" w14:textId="77777777" w:rsidR="008515F0" w:rsidRDefault="00BA6526">
            <w:pPr>
              <w:spacing w:before="40" w:after="40"/>
              <w:ind w:left="100" w:right="100"/>
              <w:jc w:val="center"/>
            </w:pPr>
            <w:r>
              <w:rPr>
                <w:rFonts w:ascii="Calibri" w:eastAsia="Calibri" w:hAnsi="Calibri" w:cs="Calibri"/>
                <w:color w:val="111111"/>
              </w:rPr>
              <w:t>81.8</w:t>
            </w:r>
            <w:r>
              <w:rPr>
                <w:rFonts w:ascii="Calibri" w:eastAsia="Calibri" w:hAnsi="Calibri" w:cs="Calibri"/>
                <w:color w:val="111111"/>
              </w:rPr>
              <w:br/>
              <w:t>(79.4, 84.2)</w:t>
            </w:r>
          </w:p>
        </w:tc>
      </w:tr>
      <w:tr w:rsidR="008515F0" w14:paraId="71D0CEF5" w14:textId="77777777">
        <w:trPr>
          <w:cantSplit/>
          <w:jc w:val="center"/>
        </w:trPr>
        <w:tc>
          <w:tcPr>
            <w:tcW w:w="11160" w:type="dxa"/>
            <w:gridSpan w:val="6"/>
            <w:shd w:val="clear" w:color="auto" w:fill="FFFFFF"/>
            <w:tcMar>
              <w:top w:w="0" w:type="dxa"/>
              <w:left w:w="0" w:type="dxa"/>
              <w:bottom w:w="0" w:type="dxa"/>
              <w:right w:w="0" w:type="dxa"/>
            </w:tcMar>
            <w:vAlign w:val="center"/>
          </w:tcPr>
          <w:p w14:paraId="15762E09" w14:textId="77777777" w:rsidR="008515F0" w:rsidRDefault="00BA6526">
            <w:pPr>
              <w:spacing w:after="0"/>
            </w:pPr>
            <w:r>
              <w:rPr>
                <w:rFonts w:ascii="Calibri" w:eastAsia="Calibri" w:hAnsi="Calibri" w:cs="Calibri"/>
                <w:color w:val="000000"/>
                <w:vertAlign w:val="superscript"/>
              </w:rPr>
              <w:lastRenderedPageBreak/>
              <w:t>*</w:t>
            </w:r>
            <w:r>
              <w:rPr>
                <w:rFonts w:ascii="Calibri" w:eastAsia="Calibri" w:hAnsi="Calibri" w:cs="Calibri"/>
                <w:color w:val="000000"/>
              </w:rPr>
              <w:t>Normal blood pressure: systolic/diastolic blood pressure &lt; 120/80 mm Hg;</w:t>
            </w:r>
            <w:r>
              <w:rPr>
                <w:rFonts w:ascii="Calibri" w:eastAsia="Calibri" w:hAnsi="Calibri" w:cs="Calibri"/>
                <w:color w:val="000000"/>
              </w:rPr>
              <w:br/>
              <w:t>Elevated blood pressure: systolic/diastolic blood pressure 120-129/&lt;80 mm Hg;</w:t>
            </w:r>
            <w:r>
              <w:rPr>
                <w:rFonts w:ascii="Calibri" w:eastAsia="Calibri" w:hAnsi="Calibri" w:cs="Calibri"/>
                <w:color w:val="000000"/>
              </w:rPr>
              <w:br/>
              <w:t>Stage 1 hypertension: systolic/diastolic blood pressure 130-139/80-89 mm Hg;</w:t>
            </w:r>
            <w:r>
              <w:rPr>
                <w:rFonts w:ascii="Calibri" w:eastAsia="Calibri" w:hAnsi="Calibri" w:cs="Calibri"/>
                <w:color w:val="000000"/>
              </w:rPr>
              <w:br/>
              <w:t>Stage 2 hypertension: systolic/diastolic blood pressure ≥ 140/90 mm Hg.</w:t>
            </w:r>
          </w:p>
        </w:tc>
      </w:tr>
      <w:tr w:rsidR="008515F0" w14:paraId="10DAE418" w14:textId="77777777">
        <w:trPr>
          <w:cantSplit/>
          <w:jc w:val="center"/>
        </w:trPr>
        <w:tc>
          <w:tcPr>
            <w:tcW w:w="11160" w:type="dxa"/>
            <w:gridSpan w:val="6"/>
            <w:shd w:val="clear" w:color="auto" w:fill="FFFFFF"/>
            <w:tcMar>
              <w:top w:w="0" w:type="dxa"/>
              <w:left w:w="0" w:type="dxa"/>
              <w:bottom w:w="0" w:type="dxa"/>
              <w:right w:w="0" w:type="dxa"/>
            </w:tcMar>
            <w:vAlign w:val="center"/>
          </w:tcPr>
          <w:p w14:paraId="72A075F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5030908A" w14:textId="77777777">
        <w:trPr>
          <w:cantSplit/>
          <w:jc w:val="center"/>
        </w:trPr>
        <w:tc>
          <w:tcPr>
            <w:tcW w:w="11160" w:type="dxa"/>
            <w:gridSpan w:val="6"/>
            <w:shd w:val="clear" w:color="auto" w:fill="FFFFFF"/>
            <w:tcMar>
              <w:top w:w="0" w:type="dxa"/>
              <w:left w:w="0" w:type="dxa"/>
              <w:bottom w:w="0" w:type="dxa"/>
              <w:right w:w="0" w:type="dxa"/>
            </w:tcMar>
            <w:vAlign w:val="center"/>
          </w:tcPr>
          <w:p w14:paraId="386D3254"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30CFBDA6" w14:textId="77777777">
        <w:trPr>
          <w:cantSplit/>
          <w:jc w:val="center"/>
        </w:trPr>
        <w:tc>
          <w:tcPr>
            <w:tcW w:w="11160" w:type="dxa"/>
            <w:gridSpan w:val="6"/>
            <w:shd w:val="clear" w:color="auto" w:fill="FFFFFF"/>
            <w:tcMar>
              <w:top w:w="0" w:type="dxa"/>
              <w:left w:w="0" w:type="dxa"/>
              <w:bottom w:w="0" w:type="dxa"/>
              <w:right w:w="0" w:type="dxa"/>
            </w:tcMar>
            <w:vAlign w:val="center"/>
          </w:tcPr>
          <w:p w14:paraId="7225D7AB"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14:paraId="42B47A65" w14:textId="77777777">
        <w:trPr>
          <w:cantSplit/>
          <w:jc w:val="center"/>
        </w:trPr>
        <w:tc>
          <w:tcPr>
            <w:tcW w:w="11160" w:type="dxa"/>
            <w:gridSpan w:val="6"/>
            <w:shd w:val="clear" w:color="auto" w:fill="FFFFFF"/>
            <w:tcMar>
              <w:top w:w="0" w:type="dxa"/>
              <w:left w:w="0" w:type="dxa"/>
              <w:bottom w:w="0" w:type="dxa"/>
              <w:right w:w="0" w:type="dxa"/>
            </w:tcMar>
            <w:vAlign w:val="center"/>
          </w:tcPr>
          <w:p w14:paraId="2CAB4CF7"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dicted risk for cardiovascular disease was computed using the Pooled Cohort Risk equations, based on the guideline by American College of Cardiology / American Heart Association, 2013</w:t>
            </w:r>
          </w:p>
        </w:tc>
      </w:tr>
      <w:tr w:rsidR="008515F0" w14:paraId="3E3D574E" w14:textId="77777777">
        <w:trPr>
          <w:cantSplit/>
          <w:jc w:val="center"/>
        </w:trPr>
        <w:tc>
          <w:tcPr>
            <w:tcW w:w="11160" w:type="dxa"/>
            <w:gridSpan w:val="6"/>
            <w:shd w:val="clear" w:color="auto" w:fill="FFFFFF"/>
            <w:tcMar>
              <w:top w:w="0" w:type="dxa"/>
              <w:left w:w="0" w:type="dxa"/>
              <w:bottom w:w="0" w:type="dxa"/>
              <w:right w:w="0" w:type="dxa"/>
            </w:tcMar>
            <w:vAlign w:val="center"/>
          </w:tcPr>
          <w:p w14:paraId="20C8464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ata from survey participants with prevalent cardiovascular disease were not included for these statistics</w:t>
            </w:r>
          </w:p>
        </w:tc>
      </w:tr>
      <w:tr w:rsidR="008515F0" w14:paraId="26BE8DF4" w14:textId="77777777">
        <w:trPr>
          <w:cantSplit/>
          <w:jc w:val="center"/>
        </w:trPr>
        <w:tc>
          <w:tcPr>
            <w:tcW w:w="11160" w:type="dxa"/>
            <w:gridSpan w:val="6"/>
            <w:shd w:val="clear" w:color="auto" w:fill="FFFFFF"/>
            <w:tcMar>
              <w:top w:w="0" w:type="dxa"/>
              <w:left w:w="0" w:type="dxa"/>
              <w:bottom w:w="0" w:type="dxa"/>
              <w:right w:w="0" w:type="dxa"/>
            </w:tcMar>
            <w:vAlign w:val="center"/>
          </w:tcPr>
          <w:p w14:paraId="524B1DAE" w14:textId="77777777" w:rsidR="008515F0" w:rsidRDefault="00BA6526">
            <w:pPr>
              <w:spacing w:after="0"/>
            </w:pPr>
            <w:r>
              <w:rPr>
                <w:rFonts w:ascii="Calibri" w:eastAsia="Calibri" w:hAnsi="Calibri" w:cs="Calibri"/>
                <w:color w:val="000000"/>
              </w:rPr>
              <w:t>CKD = chronic kidney disease</w:t>
            </w:r>
          </w:p>
        </w:tc>
      </w:tr>
    </w:tbl>
    <w:p w14:paraId="77589923" w14:textId="77777777" w:rsidR="008515F0" w:rsidRDefault="00BA6526">
      <w:r>
        <w:br w:type="page"/>
      </w:r>
    </w:p>
    <w:p w14:paraId="1CF7C934" w14:textId="77777777" w:rsidR="008515F0" w:rsidRDefault="00BA6526">
      <w:r>
        <w:lastRenderedPageBreak/>
        <w:t>Figure 1: Estimated distribution of 10-year predicted cardiovascular risk among US adults with predicted risk &lt; 10% overall and for those with diabetes, chronic kidney disease, ≥ 65 years of age, or any of the preceding conditions.</w:t>
      </w:r>
    </w:p>
    <w:p w14:paraId="68EEA289" w14:textId="77777777" w:rsidR="008515F0" w:rsidRDefault="00BA6526">
      <w:r>
        <w:rPr>
          <w:noProof/>
        </w:rPr>
        <w:drawing>
          <wp:inline distT="0" distB="0" distL="0" distR="0" wp14:anchorId="003FB3DB" wp14:editId="26E38837">
            <wp:extent cx="5486400" cy="6858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7"/>
                    <a:srcRect/>
                    <a:stretch>
                      <a:fillRect/>
                    </a:stretch>
                  </pic:blipFill>
                  <pic:spPr bwMode="auto">
                    <a:xfrm>
                      <a:off x="0" y="0"/>
                      <a:ext cx="76200" cy="95250"/>
                    </a:xfrm>
                    <a:prstGeom prst="rect">
                      <a:avLst/>
                    </a:prstGeom>
                    <a:noFill/>
                  </pic:spPr>
                </pic:pic>
              </a:graphicData>
            </a:graphic>
          </wp:inline>
        </w:drawing>
      </w:r>
    </w:p>
    <w:p w14:paraId="25DE4906" w14:textId="77777777" w:rsidR="008515F0" w:rsidRDefault="00BA6526">
      <w:r>
        <w:t>Results do not include data from survey participants with prevalent cardiovascular disease or 10-year predicted risk for cardiovascular disease ≥ 10%.</w:t>
      </w:r>
      <w:r>
        <w:br w:type="page"/>
      </w:r>
    </w:p>
    <w:p w14:paraId="5BA42A31" w14:textId="77777777" w:rsidR="008515F0" w:rsidRDefault="00BA6526">
      <w:r>
        <w:lastRenderedPageBreak/>
        <w:t>Figure 2: Estimated Probability of ten-year predicted risk for cardiovascular disease ≥ 10% by age for US adults with diabetes, with chronic kidney disease, and without diabetes or chronic kidney disease.</w:t>
      </w:r>
    </w:p>
    <w:p w14:paraId="43F390C9" w14:textId="77777777" w:rsidR="008515F0" w:rsidRDefault="00BA6526">
      <w:r>
        <w:rPr>
          <w:noProof/>
        </w:rPr>
        <w:drawing>
          <wp:inline distT="0" distB="0" distL="0" distR="0" wp14:anchorId="01ED6D8B" wp14:editId="0C901AE8">
            <wp:extent cx="54864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8"/>
                    <a:srcRect/>
                    <a:stretch>
                      <a:fillRect/>
                    </a:stretch>
                  </pic:blipFill>
                  <pic:spPr bwMode="auto">
                    <a:xfrm>
                      <a:off x="0" y="0"/>
                      <a:ext cx="76200" cy="82550"/>
                    </a:xfrm>
                    <a:prstGeom prst="rect">
                      <a:avLst/>
                    </a:prstGeom>
                    <a:noFill/>
                  </pic:spPr>
                </pic:pic>
              </a:graphicData>
            </a:graphic>
          </wp:inline>
        </w:drawing>
      </w:r>
    </w:p>
    <w:p w14:paraId="720659F1" w14:textId="77777777" w:rsidR="008515F0" w:rsidRDefault="00BA6526">
      <w:r>
        <w:t>* Age at which 50% of the population is expected to have a  predicted 10-year risk for cardiovascular disease ≥ 10%.</w:t>
      </w:r>
    </w:p>
    <w:p w14:paraId="78B5541B" w14:textId="77777777" w:rsidR="008515F0" w:rsidRDefault="00BA6526">
      <w:r>
        <w:br w:type="page"/>
      </w:r>
    </w:p>
    <w:p w14:paraId="5F687CD4" w14:textId="77777777" w:rsidR="008515F0" w:rsidRPr="00F255EB" w:rsidRDefault="00BA6526" w:rsidP="00F255EB">
      <w:pPr>
        <w:pStyle w:val="Header"/>
        <w:jc w:val="center"/>
        <w:rPr>
          <w:b/>
        </w:rPr>
      </w:pPr>
      <w:r w:rsidRPr="00F255EB">
        <w:rPr>
          <w:b/>
        </w:rPr>
        <w:lastRenderedPageBreak/>
        <w:t>SUPPLEMENT</w:t>
      </w:r>
    </w:p>
    <w:p w14:paraId="4689B5F2" w14:textId="77777777" w:rsidR="008515F0" w:rsidRDefault="00BA6526">
      <w:r>
        <w:br w:type="page"/>
      </w:r>
    </w:p>
    <w:p w14:paraId="2C15D217" w14:textId="77777777" w:rsidR="008515F0" w:rsidRDefault="00BA6526">
      <w:r>
        <w:lastRenderedPageBreak/>
        <w:t>Table S1: Characteristics of US adults with stage 1 hypertension, overall and with diabetes, chronic kidney disease, ≥ 65 years of age, or any of the three preceding conditions</w:t>
      </w:r>
    </w:p>
    <w:tbl>
      <w:tblPr>
        <w:tblW w:w="10800" w:type="dxa"/>
        <w:jc w:val="center"/>
        <w:tblLayout w:type="fixed"/>
        <w:tblLook w:val="0420" w:firstRow="1" w:lastRow="0" w:firstColumn="0" w:lastColumn="0" w:noHBand="0" w:noVBand="1"/>
      </w:tblPr>
      <w:tblGrid>
        <w:gridCol w:w="2520"/>
        <w:gridCol w:w="1656"/>
        <w:gridCol w:w="1656"/>
        <w:gridCol w:w="1656"/>
        <w:gridCol w:w="1656"/>
        <w:gridCol w:w="1656"/>
      </w:tblGrid>
      <w:tr w:rsidR="008515F0" w14:paraId="40536B1A" w14:textId="77777777">
        <w:trPr>
          <w:cantSplit/>
          <w:tblHeader/>
          <w:jc w:val="center"/>
        </w:trPr>
        <w:tc>
          <w:tcPr>
            <w:tcW w:w="4176" w:type="dxa"/>
            <w:gridSpan w:val="2"/>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C2999A4" w14:textId="77777777" w:rsidR="008515F0" w:rsidRDefault="008515F0">
            <w:pPr>
              <w:spacing w:before="40" w:after="40"/>
              <w:ind w:left="100" w:right="100"/>
            </w:pPr>
          </w:p>
        </w:tc>
        <w:tc>
          <w:tcPr>
            <w:tcW w:w="6624" w:type="dxa"/>
            <w:gridSpan w:val="4"/>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F807E3" w14:textId="77777777" w:rsidR="008515F0" w:rsidRDefault="00BA6526">
            <w:pPr>
              <w:spacing w:before="40" w:after="40"/>
              <w:ind w:left="100" w:right="100"/>
              <w:jc w:val="center"/>
            </w:pPr>
            <w:r>
              <w:rPr>
                <w:rFonts w:ascii="Calibri" w:eastAsia="Calibri" w:hAnsi="Calibri" w:cs="Calibri"/>
                <w:b/>
                <w:color w:val="000000"/>
              </w:rPr>
              <w:t>Sub-groups</w:t>
            </w:r>
          </w:p>
        </w:tc>
      </w:tr>
      <w:tr w:rsidR="008515F0" w14:paraId="0CC4D8B4" w14:textId="77777777">
        <w:trPr>
          <w:cantSplit/>
          <w:tblHeader/>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40A3E7" w14:textId="77777777" w:rsidR="008515F0" w:rsidRDefault="00BA6526">
            <w:pPr>
              <w:spacing w:before="40" w:after="40"/>
              <w:ind w:left="100" w:right="100"/>
            </w:pPr>
            <w:r>
              <w:rPr>
                <w:rFonts w:ascii="Calibri" w:eastAsia="Calibri" w:hAnsi="Calibri" w:cs="Calibri"/>
                <w:b/>
                <w:color w:val="111111"/>
              </w:rPr>
              <w:t>Characteristic</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DCBE7E" w14:textId="77777777" w:rsidR="008515F0" w:rsidRDefault="00BA6526">
            <w:pPr>
              <w:spacing w:before="40" w:after="40"/>
              <w:ind w:left="100" w:right="100"/>
              <w:jc w:val="center"/>
            </w:pPr>
            <w:r>
              <w:rPr>
                <w:rFonts w:ascii="Calibri" w:eastAsia="Calibri" w:hAnsi="Calibri" w:cs="Calibri"/>
                <w:b/>
                <w:color w:val="111111"/>
              </w:rPr>
              <w:t xml:space="preserve">Overall </w:t>
            </w:r>
            <w:r>
              <w:rPr>
                <w:rFonts w:ascii="Calibri" w:eastAsia="Calibri" w:hAnsi="Calibri" w:cs="Calibri"/>
                <w:b/>
                <w:color w:val="111111"/>
              </w:rPr>
              <w:br/>
              <w:t>N = 1,27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484BEFE" w14:textId="77777777" w:rsidR="008515F0" w:rsidRDefault="00BA6526">
            <w:pPr>
              <w:spacing w:before="40" w:after="40"/>
              <w:ind w:left="100" w:right="100"/>
              <w:jc w:val="center"/>
            </w:pPr>
            <w:r>
              <w:rPr>
                <w:rFonts w:ascii="Calibri" w:eastAsia="Calibri" w:hAnsi="Calibri" w:cs="Calibri"/>
                <w:b/>
                <w:color w:val="111111"/>
              </w:rPr>
              <w:t xml:space="preserve">Diabetes </w:t>
            </w:r>
            <w:r>
              <w:rPr>
                <w:rFonts w:ascii="Calibri" w:eastAsia="Calibri" w:hAnsi="Calibri" w:cs="Calibri"/>
                <w:b/>
                <w:color w:val="111111"/>
              </w:rPr>
              <w:br/>
              <w:t>N = 204</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39FDA3B" w14:textId="77777777" w:rsidR="008515F0" w:rsidRDefault="00BA6526">
            <w:pPr>
              <w:spacing w:before="40" w:after="40"/>
              <w:ind w:left="100" w:right="100"/>
              <w:jc w:val="center"/>
            </w:pPr>
            <w:r>
              <w:rPr>
                <w:rFonts w:ascii="Calibri" w:eastAsia="Calibri" w:hAnsi="Calibri" w:cs="Calibri"/>
                <w:b/>
                <w:color w:val="111111"/>
              </w:rPr>
              <w:t>CKD</w:t>
            </w:r>
            <w:r>
              <w:rPr>
                <w:rFonts w:ascii="Calibri" w:eastAsia="Calibri" w:hAnsi="Calibri" w:cs="Calibri"/>
                <w:b/>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683FFF8" w14:textId="77777777" w:rsidR="008515F0" w:rsidRDefault="00BA6526">
            <w:pPr>
              <w:spacing w:before="40" w:after="40"/>
              <w:ind w:left="100" w:right="100"/>
              <w:jc w:val="center"/>
            </w:pPr>
            <w:r>
              <w:rPr>
                <w:rFonts w:ascii="Calibri" w:eastAsia="Calibri" w:hAnsi="Calibri" w:cs="Calibri"/>
                <w:b/>
                <w:color w:val="111111"/>
              </w:rPr>
              <w:t xml:space="preserve">Age 65+ years </w:t>
            </w:r>
            <w:r>
              <w:rPr>
                <w:rFonts w:ascii="Calibri" w:eastAsia="Calibri" w:hAnsi="Calibri" w:cs="Calibri"/>
                <w:b/>
                <w:color w:val="111111"/>
              </w:rPr>
              <w:br/>
              <w:t>N = 23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0FFB4B9" w14:textId="77777777" w:rsidR="008515F0" w:rsidRDefault="00BA6526">
            <w:pPr>
              <w:spacing w:before="40" w:after="40"/>
              <w:ind w:left="100" w:right="100"/>
              <w:jc w:val="center"/>
            </w:pPr>
            <w:r>
              <w:rPr>
                <w:rFonts w:ascii="Calibri" w:eastAsia="Calibri" w:hAnsi="Calibri" w:cs="Calibri"/>
                <w:b/>
                <w:color w:val="111111"/>
              </w:rPr>
              <w:t>Diabetes, CKD, or age 65+ years</w:t>
            </w:r>
          </w:p>
        </w:tc>
      </w:tr>
      <w:tr w:rsidR="008515F0" w14:paraId="3D156751"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BA2D68" w14:textId="77777777" w:rsidR="008515F0" w:rsidRDefault="00BA6526">
            <w:pPr>
              <w:spacing w:before="40" w:after="40"/>
              <w:ind w:left="100" w:right="100"/>
            </w:pPr>
            <w:r>
              <w:rPr>
                <w:rFonts w:ascii="Calibri" w:eastAsia="Calibri" w:hAnsi="Calibri" w:cs="Calibri"/>
                <w:color w:val="111111"/>
              </w:rPr>
              <w:t>Age,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6CDB93" w14:textId="77777777" w:rsidR="008515F0" w:rsidRDefault="00BA6526">
            <w:pPr>
              <w:spacing w:before="40" w:after="40"/>
              <w:ind w:left="100" w:right="100"/>
              <w:jc w:val="center"/>
            </w:pPr>
            <w:r>
              <w:rPr>
                <w:rFonts w:ascii="Calibri" w:eastAsia="Calibri" w:hAnsi="Calibri" w:cs="Calibri"/>
                <w:color w:val="111111"/>
              </w:rPr>
              <w:t>54.0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E308CB6" w14:textId="77777777" w:rsidR="008515F0" w:rsidRDefault="00BA6526">
            <w:pPr>
              <w:spacing w:before="40" w:after="40"/>
              <w:ind w:left="100" w:right="100"/>
              <w:jc w:val="center"/>
            </w:pPr>
            <w:r>
              <w:rPr>
                <w:rFonts w:ascii="Calibri" w:eastAsia="Calibri" w:hAnsi="Calibri" w:cs="Calibri"/>
                <w:color w:val="111111"/>
              </w:rPr>
              <w:t>56.8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931B0D" w14:textId="77777777" w:rsidR="008515F0" w:rsidRDefault="00BA6526">
            <w:pPr>
              <w:spacing w:before="40" w:after="40"/>
              <w:ind w:left="100" w:right="100"/>
              <w:jc w:val="center"/>
            </w:pPr>
            <w:r>
              <w:rPr>
                <w:rFonts w:ascii="Calibri" w:eastAsia="Calibri" w:hAnsi="Calibri" w:cs="Calibri"/>
                <w:color w:val="111111"/>
              </w:rPr>
              <w:t>57.0 (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181A228" w14:textId="77777777" w:rsidR="008515F0" w:rsidRDefault="00BA6526">
            <w:pPr>
              <w:spacing w:before="40" w:after="40"/>
              <w:ind w:left="100" w:right="100"/>
              <w:jc w:val="center"/>
            </w:pPr>
            <w:r>
              <w:rPr>
                <w:rFonts w:ascii="Calibri" w:eastAsia="Calibri" w:hAnsi="Calibri" w:cs="Calibri"/>
                <w:color w:val="111111"/>
              </w:rPr>
              <w:t>69.7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536A99B" w14:textId="77777777" w:rsidR="008515F0" w:rsidRDefault="00BA6526">
            <w:pPr>
              <w:spacing w:before="40" w:after="40"/>
              <w:ind w:left="100" w:right="100"/>
              <w:jc w:val="center"/>
            </w:pPr>
            <w:r>
              <w:rPr>
                <w:rFonts w:ascii="Calibri" w:eastAsia="Calibri" w:hAnsi="Calibri" w:cs="Calibri"/>
                <w:color w:val="111111"/>
              </w:rPr>
              <w:t>61.5 (0.8)</w:t>
            </w:r>
          </w:p>
        </w:tc>
      </w:tr>
      <w:tr w:rsidR="008515F0" w14:paraId="6423EB31"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9295741" w14:textId="77777777" w:rsidR="008515F0" w:rsidRDefault="00BA6526">
            <w:pPr>
              <w:spacing w:before="40" w:after="40"/>
              <w:ind w:left="100" w:right="100"/>
            </w:pPr>
            <w:r>
              <w:rPr>
                <w:rFonts w:ascii="Calibri" w:eastAsia="Calibri" w:hAnsi="Calibri" w:cs="Calibri"/>
                <w:color w:val="111111"/>
              </w:rPr>
              <w:t>Mal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0547BB" w14:textId="77777777" w:rsidR="008515F0" w:rsidRDefault="00BA6526">
            <w:pPr>
              <w:spacing w:before="40" w:after="40"/>
              <w:ind w:left="100" w:right="100"/>
              <w:jc w:val="center"/>
            </w:pPr>
            <w:r>
              <w:rPr>
                <w:rFonts w:ascii="Calibri" w:eastAsia="Calibri" w:hAnsi="Calibri" w:cs="Calibri"/>
                <w:color w:val="111111"/>
              </w:rPr>
              <w:t>5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F9DB928" w14:textId="77777777" w:rsidR="008515F0" w:rsidRDefault="00BA6526">
            <w:pPr>
              <w:spacing w:before="40" w:after="40"/>
              <w:ind w:left="100" w:right="100"/>
              <w:jc w:val="center"/>
            </w:pPr>
            <w:r>
              <w:rPr>
                <w:rFonts w:ascii="Calibri" w:eastAsia="Calibri" w:hAnsi="Calibri" w:cs="Calibri"/>
                <w:color w:val="111111"/>
              </w:rPr>
              <w:t>58.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0D526C5" w14:textId="77777777" w:rsidR="008515F0" w:rsidRDefault="00BA6526">
            <w:pPr>
              <w:spacing w:before="40" w:after="40"/>
              <w:ind w:left="100" w:right="100"/>
              <w:jc w:val="center"/>
            </w:pPr>
            <w:r>
              <w:rPr>
                <w:rFonts w:ascii="Calibri" w:eastAsia="Calibri" w:hAnsi="Calibri" w:cs="Calibri"/>
                <w:color w:val="111111"/>
              </w:rPr>
              <w:t>4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C3D3B57" w14:textId="77777777" w:rsidR="008515F0" w:rsidRDefault="00BA6526">
            <w:pPr>
              <w:spacing w:before="40" w:after="40"/>
              <w:ind w:left="100" w:right="100"/>
              <w:jc w:val="center"/>
            </w:pPr>
            <w:r>
              <w:rPr>
                <w:rFonts w:ascii="Calibri" w:eastAsia="Calibri" w:hAnsi="Calibri" w:cs="Calibri"/>
                <w:color w:val="111111"/>
              </w:rPr>
              <w:t>5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1A6866" w14:textId="77777777" w:rsidR="008515F0" w:rsidRDefault="00BA6526">
            <w:pPr>
              <w:spacing w:before="40" w:after="40"/>
              <w:ind w:left="100" w:right="100"/>
              <w:jc w:val="center"/>
            </w:pPr>
            <w:r>
              <w:rPr>
                <w:rFonts w:ascii="Calibri" w:eastAsia="Calibri" w:hAnsi="Calibri" w:cs="Calibri"/>
                <w:color w:val="111111"/>
              </w:rPr>
              <w:t>51.9</w:t>
            </w:r>
          </w:p>
        </w:tc>
      </w:tr>
      <w:tr w:rsidR="008515F0" w14:paraId="6D67B33C" w14:textId="77777777">
        <w:trPr>
          <w:cantSplit/>
          <w:jc w:val="center"/>
        </w:trPr>
        <w:tc>
          <w:tcPr>
            <w:tcW w:w="10800" w:type="dxa"/>
            <w:gridSpan w:val="6"/>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102A458" w14:textId="77777777" w:rsidR="008515F0" w:rsidRDefault="00BA6526">
            <w:pPr>
              <w:spacing w:before="40" w:after="40"/>
              <w:ind w:left="100" w:right="100"/>
            </w:pPr>
            <w:r>
              <w:rPr>
                <w:rFonts w:ascii="Calibri" w:eastAsia="Calibri" w:hAnsi="Calibri" w:cs="Calibri"/>
                <w:color w:val="111111"/>
              </w:rPr>
              <w:t>Race / ethnicity</w:t>
            </w:r>
          </w:p>
        </w:tc>
      </w:tr>
      <w:tr w:rsidR="008515F0" w14:paraId="3726307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53FAE2" w14:textId="77777777" w:rsidR="008515F0" w:rsidRDefault="00BA6526">
            <w:pPr>
              <w:spacing w:before="40" w:after="40"/>
              <w:ind w:left="200" w:right="100"/>
            </w:pPr>
            <w:r>
              <w:rPr>
                <w:rFonts w:ascii="Calibri" w:eastAsia="Calibri" w:hAnsi="Calibri" w:cs="Calibri"/>
                <w:color w:val="111111"/>
              </w:rPr>
              <w:t>Non-Hispanic Whit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6CC9422" w14:textId="77777777" w:rsidR="008515F0" w:rsidRDefault="00BA6526">
            <w:pPr>
              <w:spacing w:before="40" w:after="40"/>
              <w:ind w:left="100" w:right="100"/>
              <w:jc w:val="center"/>
            </w:pPr>
            <w:r>
              <w:rPr>
                <w:rFonts w:ascii="Calibri" w:eastAsia="Calibri" w:hAnsi="Calibri" w:cs="Calibri"/>
                <w:color w:val="111111"/>
              </w:rPr>
              <w:t>66.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15BA2A2" w14:textId="77777777" w:rsidR="008515F0" w:rsidRDefault="00BA6526">
            <w:pPr>
              <w:spacing w:before="40" w:after="40"/>
              <w:ind w:left="100" w:right="100"/>
              <w:jc w:val="center"/>
            </w:pPr>
            <w:r>
              <w:rPr>
                <w:rFonts w:ascii="Calibri" w:eastAsia="Calibri" w:hAnsi="Calibri" w:cs="Calibri"/>
                <w:color w:val="111111"/>
              </w:rPr>
              <w:t>6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7B093B" w14:textId="77777777" w:rsidR="008515F0" w:rsidRDefault="00BA6526">
            <w:pPr>
              <w:spacing w:before="40" w:after="40"/>
              <w:ind w:left="100" w:right="100"/>
              <w:jc w:val="center"/>
            </w:pPr>
            <w:r>
              <w:rPr>
                <w:rFonts w:ascii="Calibri" w:eastAsia="Calibri" w:hAnsi="Calibri" w:cs="Calibri"/>
                <w:color w:val="111111"/>
              </w:rPr>
              <w:t>5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21DD0E1" w14:textId="77777777" w:rsidR="008515F0" w:rsidRDefault="00BA6526">
            <w:pPr>
              <w:spacing w:before="40" w:after="40"/>
              <w:ind w:left="100" w:right="100"/>
              <w:jc w:val="center"/>
            </w:pPr>
            <w:r>
              <w:rPr>
                <w:rFonts w:ascii="Calibri" w:eastAsia="Calibri" w:hAnsi="Calibri" w:cs="Calibri"/>
                <w:color w:val="111111"/>
              </w:rPr>
              <w:t>73.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CE34DA2" w14:textId="77777777" w:rsidR="008515F0" w:rsidRDefault="00BA6526">
            <w:pPr>
              <w:spacing w:before="40" w:after="40"/>
              <w:ind w:left="100" w:right="100"/>
              <w:jc w:val="center"/>
            </w:pPr>
            <w:r>
              <w:rPr>
                <w:rFonts w:ascii="Calibri" w:eastAsia="Calibri" w:hAnsi="Calibri" w:cs="Calibri"/>
                <w:color w:val="111111"/>
              </w:rPr>
              <w:t>65.5</w:t>
            </w:r>
          </w:p>
        </w:tc>
      </w:tr>
      <w:tr w:rsidR="008515F0" w14:paraId="713000B3"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1E45BB" w14:textId="77777777" w:rsidR="008515F0" w:rsidRDefault="00BA6526">
            <w:pPr>
              <w:spacing w:before="40" w:after="40"/>
              <w:ind w:left="200" w:right="100"/>
            </w:pPr>
            <w:r>
              <w:rPr>
                <w:rFonts w:ascii="Calibri" w:eastAsia="Calibri" w:hAnsi="Calibri" w:cs="Calibri"/>
                <w:color w:val="111111"/>
              </w:rPr>
              <w:t>Non-Hispanic Black</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766047A" w14:textId="77777777" w:rsidR="008515F0" w:rsidRDefault="00BA6526">
            <w:pPr>
              <w:spacing w:before="40" w:after="40"/>
              <w:ind w:left="100" w:right="100"/>
              <w:jc w:val="center"/>
            </w:pPr>
            <w:r>
              <w:rPr>
                <w:rFonts w:ascii="Calibri" w:eastAsia="Calibri" w:hAnsi="Calibri" w:cs="Calibri"/>
                <w:color w:val="111111"/>
              </w:rPr>
              <w:t>9.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C6AB96" w14:textId="77777777" w:rsidR="008515F0" w:rsidRDefault="00BA6526">
            <w:pPr>
              <w:spacing w:before="40" w:after="40"/>
              <w:ind w:left="100" w:right="100"/>
              <w:jc w:val="center"/>
            </w:pPr>
            <w:r>
              <w:rPr>
                <w:rFonts w:ascii="Calibri" w:eastAsia="Calibri" w:hAnsi="Calibri" w:cs="Calibri"/>
                <w:color w:val="111111"/>
              </w:rPr>
              <w:t>1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3B18F95" w14:textId="77777777" w:rsidR="008515F0" w:rsidRDefault="00BA6526">
            <w:pPr>
              <w:spacing w:before="40" w:after="40"/>
              <w:ind w:left="100" w:right="100"/>
              <w:jc w:val="center"/>
            </w:pPr>
            <w:r>
              <w:rPr>
                <w:rFonts w:ascii="Calibri" w:eastAsia="Calibri" w:hAnsi="Calibri" w:cs="Calibri"/>
                <w:color w:val="111111"/>
              </w:rPr>
              <w:t>12.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DE04CB" w14:textId="77777777" w:rsidR="008515F0" w:rsidRDefault="00BA6526">
            <w:pPr>
              <w:spacing w:before="40" w:after="40"/>
              <w:ind w:left="100" w:right="100"/>
              <w:jc w:val="center"/>
            </w:pPr>
            <w:r>
              <w:rPr>
                <w:rFonts w:ascii="Calibri" w:eastAsia="Calibri" w:hAnsi="Calibri" w:cs="Calibri"/>
                <w:color w:val="111111"/>
              </w:rPr>
              <w:t>7.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6ACC64" w14:textId="77777777" w:rsidR="008515F0" w:rsidRDefault="00BA6526">
            <w:pPr>
              <w:spacing w:before="40" w:after="40"/>
              <w:ind w:left="100" w:right="100"/>
              <w:jc w:val="center"/>
            </w:pPr>
            <w:r>
              <w:rPr>
                <w:rFonts w:ascii="Calibri" w:eastAsia="Calibri" w:hAnsi="Calibri" w:cs="Calibri"/>
                <w:color w:val="111111"/>
              </w:rPr>
              <w:t>10.3</w:t>
            </w:r>
          </w:p>
        </w:tc>
      </w:tr>
      <w:tr w:rsidR="008515F0" w14:paraId="48FB5B0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97D434" w14:textId="77777777" w:rsidR="008515F0" w:rsidRDefault="00BA6526">
            <w:pPr>
              <w:spacing w:before="40" w:after="40"/>
              <w:ind w:left="200" w:right="100"/>
            </w:pPr>
            <w:r>
              <w:rPr>
                <w:rFonts w:ascii="Calibri" w:eastAsia="Calibri" w:hAnsi="Calibri" w:cs="Calibri"/>
                <w:color w:val="111111"/>
              </w:rPr>
              <w:t>Hispanic</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0B4AE6D" w14:textId="77777777" w:rsidR="008515F0" w:rsidRDefault="00BA6526">
            <w:pPr>
              <w:spacing w:before="40" w:after="40"/>
              <w:ind w:left="100" w:right="100"/>
              <w:jc w:val="center"/>
            </w:pPr>
            <w:r>
              <w:rPr>
                <w:rFonts w:ascii="Calibri" w:eastAsia="Calibri" w:hAnsi="Calibri" w:cs="Calibri"/>
                <w:color w:val="111111"/>
              </w:rPr>
              <w:t>1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E9455C7" w14:textId="77777777" w:rsidR="008515F0" w:rsidRDefault="00BA6526">
            <w:pPr>
              <w:spacing w:before="40" w:after="40"/>
              <w:ind w:left="100" w:right="100"/>
              <w:jc w:val="center"/>
            </w:pPr>
            <w:r>
              <w:rPr>
                <w:rFonts w:ascii="Calibri" w:eastAsia="Calibri" w:hAnsi="Calibri" w:cs="Calibri"/>
                <w:color w:val="111111"/>
              </w:rPr>
              <w:t>19.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BAB8664" w14:textId="77777777" w:rsidR="008515F0" w:rsidRDefault="00BA6526">
            <w:pPr>
              <w:spacing w:before="40" w:after="40"/>
              <w:ind w:left="100" w:right="100"/>
              <w:jc w:val="center"/>
            </w:pPr>
            <w:r>
              <w:rPr>
                <w:rFonts w:ascii="Calibri" w:eastAsia="Calibri" w:hAnsi="Calibri" w:cs="Calibri"/>
                <w:color w:val="111111"/>
              </w:rPr>
              <w:t>19.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E4F6EAA" w14:textId="77777777" w:rsidR="008515F0" w:rsidRDefault="00BA6526">
            <w:pPr>
              <w:spacing w:before="40" w:after="40"/>
              <w:ind w:left="100" w:right="100"/>
              <w:jc w:val="center"/>
            </w:pPr>
            <w:r>
              <w:rPr>
                <w:rFonts w:ascii="Calibri" w:eastAsia="Calibri" w:hAnsi="Calibri" w:cs="Calibri"/>
                <w:color w:val="111111"/>
              </w:rPr>
              <w:t>1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8553C6A" w14:textId="77777777" w:rsidR="008515F0" w:rsidRDefault="00BA6526">
            <w:pPr>
              <w:spacing w:before="40" w:after="40"/>
              <w:ind w:left="100" w:right="100"/>
              <w:jc w:val="center"/>
            </w:pPr>
            <w:r>
              <w:rPr>
                <w:rFonts w:ascii="Calibri" w:eastAsia="Calibri" w:hAnsi="Calibri" w:cs="Calibri"/>
                <w:color w:val="111111"/>
              </w:rPr>
              <w:t>15.1</w:t>
            </w:r>
          </w:p>
        </w:tc>
      </w:tr>
      <w:tr w:rsidR="008515F0" w14:paraId="7F1A293A"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DDF7E3E" w14:textId="77777777" w:rsidR="008515F0" w:rsidRDefault="00BA6526">
            <w:pPr>
              <w:spacing w:before="40" w:after="40"/>
              <w:ind w:left="200" w:right="100"/>
            </w:pPr>
            <w:r>
              <w:rPr>
                <w:rFonts w:ascii="Calibri" w:eastAsia="Calibri" w:hAnsi="Calibri" w:cs="Calibri"/>
                <w:color w:val="111111"/>
              </w:rPr>
              <w:t>Non-Hispanic Asian</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1FB0FE7" w14:textId="77777777" w:rsidR="008515F0" w:rsidRDefault="00BA6526">
            <w:pPr>
              <w:spacing w:before="40" w:after="40"/>
              <w:ind w:left="100" w:right="100"/>
              <w:jc w:val="center"/>
            </w:pPr>
            <w:r>
              <w:rPr>
                <w:rFonts w:ascii="Calibri" w:eastAsia="Calibri" w:hAnsi="Calibri" w:cs="Calibri"/>
                <w:color w:val="111111"/>
              </w:rPr>
              <w:t>6.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79DE2AB" w14:textId="77777777" w:rsidR="008515F0" w:rsidRDefault="00BA6526">
            <w:pPr>
              <w:spacing w:before="40" w:after="40"/>
              <w:ind w:left="100" w:right="100"/>
              <w:jc w:val="center"/>
            </w:pPr>
            <w:r>
              <w:rPr>
                <w:rFonts w:ascii="Calibri" w:eastAsia="Calibri" w:hAnsi="Calibri" w:cs="Calibri"/>
                <w:color w:val="111111"/>
              </w:rPr>
              <w:t>7.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0D741D" w14:textId="77777777" w:rsidR="008515F0" w:rsidRDefault="00BA6526">
            <w:pPr>
              <w:spacing w:before="40" w:after="40"/>
              <w:ind w:left="100" w:right="100"/>
              <w:jc w:val="center"/>
            </w:pPr>
            <w:r>
              <w:rPr>
                <w:rFonts w:ascii="Calibri" w:eastAsia="Calibri" w:hAnsi="Calibri" w:cs="Calibri"/>
                <w:color w:val="111111"/>
              </w:rPr>
              <w:t>7.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22C6D00" w14:textId="77777777" w:rsidR="008515F0" w:rsidRDefault="00BA6526">
            <w:pPr>
              <w:spacing w:before="40" w:after="40"/>
              <w:ind w:left="100" w:right="100"/>
              <w:jc w:val="center"/>
            </w:pPr>
            <w:r>
              <w:rPr>
                <w:rFonts w:ascii="Calibri" w:eastAsia="Calibri" w:hAnsi="Calibri" w:cs="Calibri"/>
                <w:color w:val="111111"/>
              </w:rPr>
              <w:t>4.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D5E8B7E" w14:textId="77777777" w:rsidR="008515F0" w:rsidRDefault="00BA6526">
            <w:pPr>
              <w:spacing w:before="40" w:after="40"/>
              <w:ind w:left="100" w:right="100"/>
              <w:jc w:val="center"/>
            </w:pPr>
            <w:r>
              <w:rPr>
                <w:rFonts w:ascii="Calibri" w:eastAsia="Calibri" w:hAnsi="Calibri" w:cs="Calibri"/>
                <w:color w:val="111111"/>
              </w:rPr>
              <w:t>6.0</w:t>
            </w:r>
          </w:p>
        </w:tc>
      </w:tr>
      <w:tr w:rsidR="008515F0" w14:paraId="4B8BA8D4"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9AC88B6" w14:textId="77777777" w:rsidR="008515F0" w:rsidRDefault="00BA6526">
            <w:pPr>
              <w:spacing w:before="40" w:after="40"/>
              <w:ind w:left="200" w:right="100"/>
            </w:pPr>
            <w:r>
              <w:rPr>
                <w:rFonts w:ascii="Calibri" w:eastAsia="Calibri" w:hAnsi="Calibri" w:cs="Calibri"/>
                <w:color w:val="111111"/>
              </w:rPr>
              <w:t>Other Race/ethnicity - Including Multi-Racia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B0584A8" w14:textId="77777777" w:rsidR="008515F0" w:rsidRDefault="00BA6526">
            <w:pPr>
              <w:spacing w:before="40" w:after="40"/>
              <w:ind w:left="100" w:right="100"/>
              <w:jc w:val="center"/>
            </w:pPr>
            <w:r>
              <w:rPr>
                <w:rFonts w:ascii="Calibri" w:eastAsia="Calibri" w:hAnsi="Calibri" w:cs="Calibri"/>
                <w:color w:val="111111"/>
              </w:rPr>
              <w:t>3.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DBF195D" w14:textId="77777777" w:rsidR="008515F0" w:rsidRDefault="00BA6526">
            <w:pPr>
              <w:spacing w:before="40" w:after="40"/>
              <w:ind w:left="100" w:right="100"/>
              <w:jc w:val="center"/>
            </w:pPr>
            <w:r>
              <w:rPr>
                <w:rFonts w:ascii="Calibri" w:eastAsia="Calibri" w:hAnsi="Calibri" w:cs="Calibri"/>
                <w:color w:val="111111"/>
              </w:rPr>
              <w:t>1.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73CFA0D" w14:textId="77777777" w:rsidR="008515F0" w:rsidRDefault="00BA6526">
            <w:pPr>
              <w:spacing w:before="40" w:after="40"/>
              <w:ind w:left="100" w:right="100"/>
              <w:jc w:val="center"/>
            </w:pPr>
            <w:r>
              <w:rPr>
                <w:rFonts w:ascii="Calibri" w:eastAsia="Calibri" w:hAnsi="Calibri" w:cs="Calibri"/>
                <w:color w:val="111111"/>
              </w:rPr>
              <w:t>1.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9518289" w14:textId="77777777" w:rsidR="008515F0" w:rsidRDefault="00BA6526">
            <w:pPr>
              <w:spacing w:before="40" w:after="40"/>
              <w:ind w:left="100" w:right="100"/>
              <w:jc w:val="center"/>
            </w:pPr>
            <w:r>
              <w:rPr>
                <w:rFonts w:ascii="Calibri" w:eastAsia="Calibri" w:hAnsi="Calibri" w:cs="Calibri"/>
                <w:color w:val="111111"/>
              </w:rPr>
              <w:t>4.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09BC59" w14:textId="77777777" w:rsidR="008515F0" w:rsidRDefault="00BA6526">
            <w:pPr>
              <w:spacing w:before="40" w:after="40"/>
              <w:ind w:left="100" w:right="100"/>
              <w:jc w:val="center"/>
            </w:pPr>
            <w:r>
              <w:rPr>
                <w:rFonts w:ascii="Calibri" w:eastAsia="Calibri" w:hAnsi="Calibri" w:cs="Calibri"/>
                <w:color w:val="111111"/>
              </w:rPr>
              <w:t>3.1</w:t>
            </w:r>
          </w:p>
        </w:tc>
      </w:tr>
      <w:tr w:rsidR="008515F0" w14:paraId="7546475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7D8A8A7" w14:textId="77777777" w:rsidR="008515F0" w:rsidRDefault="00BA6526">
            <w:pPr>
              <w:spacing w:before="40" w:after="40"/>
              <w:ind w:left="100" w:right="100"/>
            </w:pPr>
            <w:r>
              <w:rPr>
                <w:rFonts w:ascii="Calibri" w:eastAsia="Calibri" w:hAnsi="Calibri" w:cs="Calibri"/>
                <w:color w:val="111111"/>
              </w:rPr>
              <w:t>Total 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CAEE20" w14:textId="77777777" w:rsidR="008515F0" w:rsidRDefault="00BA6526">
            <w:pPr>
              <w:spacing w:before="40" w:after="40"/>
              <w:ind w:left="100" w:right="100"/>
              <w:jc w:val="center"/>
            </w:pPr>
            <w:r>
              <w:rPr>
                <w:rFonts w:ascii="Calibri" w:eastAsia="Calibri" w:hAnsi="Calibri" w:cs="Calibri"/>
                <w:color w:val="111111"/>
              </w:rPr>
              <w:t>205.0 (2.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1E2B33" w14:textId="77777777" w:rsidR="008515F0" w:rsidRDefault="00BA6526">
            <w:pPr>
              <w:spacing w:before="40" w:after="40"/>
              <w:ind w:left="100" w:right="100"/>
              <w:jc w:val="center"/>
            </w:pPr>
            <w:r>
              <w:rPr>
                <w:rFonts w:ascii="Calibri" w:eastAsia="Calibri" w:hAnsi="Calibri" w:cs="Calibri"/>
                <w:color w:val="111111"/>
              </w:rPr>
              <w:t>188.8 (4.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6C1ABF" w14:textId="77777777" w:rsidR="008515F0" w:rsidRDefault="00BA6526">
            <w:pPr>
              <w:spacing w:before="40" w:after="40"/>
              <w:ind w:left="100" w:right="100"/>
              <w:jc w:val="center"/>
            </w:pPr>
            <w:r>
              <w:rPr>
                <w:rFonts w:ascii="Calibri" w:eastAsia="Calibri" w:hAnsi="Calibri" w:cs="Calibri"/>
                <w:color w:val="111111"/>
              </w:rPr>
              <w:t>198.4 (5.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4AD558" w14:textId="77777777" w:rsidR="008515F0" w:rsidRDefault="00BA6526">
            <w:pPr>
              <w:spacing w:before="40" w:after="40"/>
              <w:ind w:left="100" w:right="100"/>
              <w:jc w:val="center"/>
            </w:pPr>
            <w:r>
              <w:rPr>
                <w:rFonts w:ascii="Calibri" w:eastAsia="Calibri" w:hAnsi="Calibri" w:cs="Calibri"/>
                <w:color w:val="111111"/>
              </w:rPr>
              <w:t>195.4 (3.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8E78781" w14:textId="77777777" w:rsidR="008515F0" w:rsidRDefault="00BA6526">
            <w:pPr>
              <w:spacing w:before="40" w:after="40"/>
              <w:ind w:left="100" w:right="100"/>
              <w:jc w:val="center"/>
            </w:pPr>
            <w:r>
              <w:rPr>
                <w:rFonts w:ascii="Calibri" w:eastAsia="Calibri" w:hAnsi="Calibri" w:cs="Calibri"/>
                <w:color w:val="111111"/>
              </w:rPr>
              <w:t>195.8 (2.9)</w:t>
            </w:r>
          </w:p>
        </w:tc>
      </w:tr>
      <w:tr w:rsidR="008515F0" w14:paraId="2FA6652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42BA887" w14:textId="77777777" w:rsidR="008515F0" w:rsidRDefault="00BA6526">
            <w:pPr>
              <w:spacing w:before="40" w:after="40"/>
              <w:ind w:left="100" w:right="100"/>
            </w:pPr>
            <w:r>
              <w:rPr>
                <w:rFonts w:ascii="Calibri" w:eastAsia="Calibri" w:hAnsi="Calibri" w:cs="Calibri"/>
                <w:color w:val="111111"/>
              </w:rPr>
              <w:t>HDL-cholesterol, mg/dl</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ED074E" w14:textId="77777777" w:rsidR="008515F0" w:rsidRDefault="00BA6526">
            <w:pPr>
              <w:spacing w:before="40" w:after="40"/>
              <w:ind w:left="100" w:right="100"/>
              <w:jc w:val="center"/>
            </w:pPr>
            <w:r>
              <w:rPr>
                <w:rFonts w:ascii="Calibri" w:eastAsia="Calibri" w:hAnsi="Calibri" w:cs="Calibri"/>
                <w:color w:val="111111"/>
              </w:rPr>
              <w:t>54.0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53E0105" w14:textId="77777777" w:rsidR="008515F0" w:rsidRDefault="00BA6526">
            <w:pPr>
              <w:spacing w:before="40" w:after="40"/>
              <w:ind w:left="100" w:right="100"/>
              <w:jc w:val="center"/>
            </w:pPr>
            <w:r>
              <w:rPr>
                <w:rFonts w:ascii="Calibri" w:eastAsia="Calibri" w:hAnsi="Calibri" w:cs="Calibri"/>
                <w:color w:val="111111"/>
              </w:rPr>
              <w:t>47.1 (1.5)</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B9F3CF" w14:textId="77777777" w:rsidR="008515F0" w:rsidRDefault="00BA6526">
            <w:pPr>
              <w:spacing w:before="40" w:after="40"/>
              <w:ind w:left="100" w:right="100"/>
              <w:jc w:val="center"/>
            </w:pPr>
            <w:r>
              <w:rPr>
                <w:rFonts w:ascii="Calibri" w:eastAsia="Calibri" w:hAnsi="Calibri" w:cs="Calibri"/>
                <w:color w:val="111111"/>
              </w:rPr>
              <w:t>53.2 (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6CB219E" w14:textId="77777777" w:rsidR="008515F0" w:rsidRDefault="00BA6526">
            <w:pPr>
              <w:spacing w:before="40" w:after="40"/>
              <w:ind w:left="100" w:right="100"/>
              <w:jc w:val="center"/>
            </w:pPr>
            <w:r>
              <w:rPr>
                <w:rFonts w:ascii="Calibri" w:eastAsia="Calibri" w:hAnsi="Calibri" w:cs="Calibri"/>
                <w:color w:val="111111"/>
              </w:rPr>
              <w:t>57.9 (1.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D586F0" w14:textId="77777777" w:rsidR="008515F0" w:rsidRDefault="00BA6526">
            <w:pPr>
              <w:spacing w:before="40" w:after="40"/>
              <w:ind w:left="100" w:right="100"/>
              <w:jc w:val="center"/>
            </w:pPr>
            <w:r>
              <w:rPr>
                <w:rFonts w:ascii="Calibri" w:eastAsia="Calibri" w:hAnsi="Calibri" w:cs="Calibri"/>
                <w:color w:val="111111"/>
              </w:rPr>
              <w:t>53.8 (1.0)</w:t>
            </w:r>
          </w:p>
        </w:tc>
      </w:tr>
      <w:tr w:rsidR="008515F0" w14:paraId="0FBE719B"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D844DD6" w14:textId="77777777" w:rsidR="008515F0" w:rsidRDefault="00BA6526">
            <w:pPr>
              <w:spacing w:before="40" w:after="40"/>
              <w:ind w:left="100" w:right="100"/>
            </w:pPr>
            <w:r>
              <w:rPr>
                <w:rFonts w:ascii="Calibri" w:eastAsia="Calibri" w:hAnsi="Calibri" w:cs="Calibri"/>
                <w:color w:val="111111"/>
              </w:rPr>
              <w:t>Sy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AAC017" w14:textId="77777777" w:rsidR="008515F0" w:rsidRDefault="00BA6526">
            <w:pPr>
              <w:spacing w:before="40" w:after="40"/>
              <w:ind w:left="100" w:right="100"/>
              <w:jc w:val="center"/>
            </w:pPr>
            <w:r>
              <w:rPr>
                <w:rFonts w:ascii="Calibri" w:eastAsia="Calibri" w:hAnsi="Calibri" w:cs="Calibri"/>
                <w:color w:val="111111"/>
              </w:rPr>
              <w:t>129.6 (0.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C9818C8" w14:textId="77777777" w:rsidR="008515F0" w:rsidRDefault="00BA6526">
            <w:pPr>
              <w:spacing w:before="40" w:after="40"/>
              <w:ind w:left="100" w:right="100"/>
              <w:jc w:val="center"/>
            </w:pPr>
            <w:r>
              <w:rPr>
                <w:rFonts w:ascii="Calibri" w:eastAsia="Calibri" w:hAnsi="Calibri" w:cs="Calibri"/>
                <w:color w:val="111111"/>
              </w:rPr>
              <w:t>131.1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1FB9630" w14:textId="77777777" w:rsidR="008515F0" w:rsidRDefault="00BA6526">
            <w:pPr>
              <w:spacing w:before="40" w:after="40"/>
              <w:ind w:left="100" w:right="100"/>
              <w:jc w:val="center"/>
            </w:pPr>
            <w:r>
              <w:rPr>
                <w:rFonts w:ascii="Calibri" w:eastAsia="Calibri" w:hAnsi="Calibri" w:cs="Calibri"/>
                <w:color w:val="111111"/>
              </w:rPr>
              <w:t>131.2 (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BD67B5" w14:textId="77777777" w:rsidR="008515F0" w:rsidRDefault="00BA6526">
            <w:pPr>
              <w:spacing w:before="40" w:after="40"/>
              <w:ind w:left="100" w:right="100"/>
              <w:jc w:val="center"/>
            </w:pPr>
            <w:r>
              <w:rPr>
                <w:rFonts w:ascii="Calibri" w:eastAsia="Calibri" w:hAnsi="Calibri" w:cs="Calibri"/>
                <w:color w:val="111111"/>
              </w:rPr>
              <w:t>132.5 (0.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C407467" w14:textId="77777777" w:rsidR="008515F0" w:rsidRDefault="00BA6526">
            <w:pPr>
              <w:spacing w:before="40" w:after="40"/>
              <w:ind w:left="100" w:right="100"/>
              <w:jc w:val="center"/>
            </w:pPr>
            <w:r>
              <w:rPr>
                <w:rFonts w:ascii="Calibri" w:eastAsia="Calibri" w:hAnsi="Calibri" w:cs="Calibri"/>
                <w:color w:val="111111"/>
              </w:rPr>
              <w:t>131.3 (0.4)</w:t>
            </w:r>
          </w:p>
        </w:tc>
      </w:tr>
      <w:tr w:rsidR="008515F0" w14:paraId="1CD3AF5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8190726" w14:textId="77777777" w:rsidR="008515F0" w:rsidRDefault="00BA6526">
            <w:pPr>
              <w:spacing w:before="40" w:after="40"/>
              <w:ind w:left="100" w:right="100"/>
            </w:pPr>
            <w:r>
              <w:rPr>
                <w:rFonts w:ascii="Calibri" w:eastAsia="Calibri" w:hAnsi="Calibri" w:cs="Calibri"/>
                <w:color w:val="111111"/>
              </w:rPr>
              <w:t>Diastolic blood pressure, mm Hg</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3340D5B" w14:textId="77777777" w:rsidR="008515F0" w:rsidRDefault="00BA6526">
            <w:pPr>
              <w:spacing w:before="40" w:after="40"/>
              <w:ind w:left="100" w:right="100"/>
              <w:jc w:val="center"/>
            </w:pPr>
            <w:r>
              <w:rPr>
                <w:rFonts w:ascii="Calibri" w:eastAsia="Calibri" w:hAnsi="Calibri" w:cs="Calibri"/>
                <w:color w:val="111111"/>
              </w:rPr>
              <w:t>78.6 (0.4)</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EF119A6" w14:textId="77777777" w:rsidR="008515F0" w:rsidRDefault="00BA6526">
            <w:pPr>
              <w:spacing w:before="40" w:after="40"/>
              <w:ind w:left="100" w:right="100"/>
              <w:jc w:val="center"/>
            </w:pPr>
            <w:r>
              <w:rPr>
                <w:rFonts w:ascii="Calibri" w:eastAsia="Calibri" w:hAnsi="Calibri" w:cs="Calibri"/>
                <w:color w:val="111111"/>
              </w:rPr>
              <w:t>76.7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271DAFC" w14:textId="77777777" w:rsidR="008515F0" w:rsidRDefault="00BA6526">
            <w:pPr>
              <w:spacing w:before="40" w:after="40"/>
              <w:ind w:left="100" w:right="100"/>
              <w:jc w:val="center"/>
            </w:pPr>
            <w:r>
              <w:rPr>
                <w:rFonts w:ascii="Calibri" w:eastAsia="Calibri" w:hAnsi="Calibri" w:cs="Calibri"/>
                <w:color w:val="111111"/>
              </w:rPr>
              <w:t>76.5 (0.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4EABBAE" w14:textId="77777777" w:rsidR="008515F0" w:rsidRDefault="00BA6526">
            <w:pPr>
              <w:spacing w:before="40" w:after="40"/>
              <w:ind w:left="100" w:right="100"/>
              <w:jc w:val="center"/>
            </w:pPr>
            <w:r>
              <w:rPr>
                <w:rFonts w:ascii="Calibri" w:eastAsia="Calibri" w:hAnsi="Calibri" w:cs="Calibri"/>
                <w:color w:val="111111"/>
              </w:rPr>
              <w:t>72.2 (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C2EDCA7" w14:textId="77777777" w:rsidR="008515F0" w:rsidRDefault="00BA6526">
            <w:pPr>
              <w:spacing w:before="40" w:after="40"/>
              <w:ind w:left="100" w:right="100"/>
              <w:jc w:val="center"/>
            </w:pPr>
            <w:r>
              <w:rPr>
                <w:rFonts w:ascii="Calibri" w:eastAsia="Calibri" w:hAnsi="Calibri" w:cs="Calibri"/>
                <w:color w:val="111111"/>
              </w:rPr>
              <w:t>75.3 (0.6)</w:t>
            </w:r>
          </w:p>
        </w:tc>
      </w:tr>
      <w:tr w:rsidR="008515F0" w14:paraId="1B0CC748"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FFB3B34" w14:textId="77777777" w:rsidR="008515F0" w:rsidRDefault="00BA6526">
            <w:pPr>
              <w:spacing w:before="40" w:after="40"/>
              <w:ind w:left="100" w:right="100"/>
            </w:pPr>
            <w:r>
              <w:rPr>
                <w:rFonts w:ascii="Calibri" w:eastAsia="Calibri" w:hAnsi="Calibri" w:cs="Calibri"/>
                <w:color w:val="111111"/>
              </w:rPr>
              <w:t>Antihypertensive medication u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1B3179"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245EB44"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F5F504A"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69816C2" w14:textId="77777777" w:rsidR="008515F0" w:rsidRDefault="00BA6526">
            <w:pPr>
              <w:spacing w:before="40" w:after="40"/>
              <w:ind w:left="100" w:right="100"/>
              <w:jc w:val="center"/>
            </w:pPr>
            <w:r>
              <w:rPr>
                <w:rFonts w:ascii="Calibri" w:eastAsia="Calibri" w:hAnsi="Calibri" w:cs="Calibri"/>
                <w:color w:val="111111"/>
              </w:rPr>
              <w:t>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3ADBBDC" w14:textId="77777777" w:rsidR="008515F0" w:rsidRDefault="00BA6526">
            <w:pPr>
              <w:spacing w:before="40" w:after="40"/>
              <w:ind w:left="100" w:right="100"/>
              <w:jc w:val="center"/>
            </w:pPr>
            <w:r>
              <w:rPr>
                <w:rFonts w:ascii="Calibri" w:eastAsia="Calibri" w:hAnsi="Calibri" w:cs="Calibri"/>
                <w:color w:val="111111"/>
              </w:rPr>
              <w:t>0.0</w:t>
            </w:r>
          </w:p>
        </w:tc>
      </w:tr>
      <w:tr w:rsidR="008515F0" w14:paraId="7CD8C27D"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445DF42" w14:textId="77777777" w:rsidR="008515F0" w:rsidRDefault="00BA6526">
            <w:pPr>
              <w:spacing w:before="40" w:after="40"/>
              <w:ind w:left="100" w:right="100"/>
            </w:pPr>
            <w:r>
              <w:rPr>
                <w:rFonts w:ascii="Calibri" w:eastAsia="Calibri" w:hAnsi="Calibri" w:cs="Calibri"/>
                <w:color w:val="111111"/>
              </w:rPr>
              <w:t>Diabete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792D978" w14:textId="77777777" w:rsidR="008515F0" w:rsidRDefault="00BA6526">
            <w:pPr>
              <w:spacing w:before="40" w:after="40"/>
              <w:ind w:left="100" w:right="100"/>
              <w:jc w:val="center"/>
            </w:pPr>
            <w:r>
              <w:rPr>
                <w:rFonts w:ascii="Calibri" w:eastAsia="Calibri" w:hAnsi="Calibri" w:cs="Calibri"/>
                <w:color w:val="111111"/>
              </w:rPr>
              <w:t>12.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7AD990C"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9D55400" w14:textId="77777777" w:rsidR="008515F0" w:rsidRDefault="00BA6526">
            <w:pPr>
              <w:spacing w:before="40" w:after="40"/>
              <w:ind w:left="100" w:right="100"/>
              <w:jc w:val="center"/>
            </w:pPr>
            <w:r>
              <w:rPr>
                <w:rFonts w:ascii="Calibri" w:eastAsia="Calibri" w:hAnsi="Calibri" w:cs="Calibri"/>
                <w:color w:val="111111"/>
              </w:rPr>
              <w:t>3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8045A8A" w14:textId="77777777" w:rsidR="008515F0" w:rsidRDefault="00BA6526">
            <w:pPr>
              <w:spacing w:before="40" w:after="40"/>
              <w:ind w:left="100" w:right="100"/>
              <w:jc w:val="center"/>
            </w:pPr>
            <w:r>
              <w:rPr>
                <w:rFonts w:ascii="Calibri" w:eastAsia="Calibri" w:hAnsi="Calibri" w:cs="Calibri"/>
                <w:color w:val="111111"/>
              </w:rPr>
              <w:t>21.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A125879" w14:textId="77777777" w:rsidR="008515F0" w:rsidRDefault="00BA6526">
            <w:pPr>
              <w:spacing w:before="40" w:after="40"/>
              <w:ind w:left="100" w:right="100"/>
              <w:jc w:val="center"/>
            </w:pPr>
            <w:r>
              <w:rPr>
                <w:rFonts w:ascii="Calibri" w:eastAsia="Calibri" w:hAnsi="Calibri" w:cs="Calibri"/>
                <w:color w:val="111111"/>
              </w:rPr>
              <w:t>42.4</w:t>
            </w:r>
          </w:p>
        </w:tc>
      </w:tr>
      <w:tr w:rsidR="008515F0" w14:paraId="35464A25"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2AA3FE1" w14:textId="77777777" w:rsidR="008515F0" w:rsidRDefault="00BA6526">
            <w:pPr>
              <w:spacing w:before="40" w:after="40"/>
              <w:ind w:left="100" w:right="100"/>
            </w:pPr>
            <w:r>
              <w:rPr>
                <w:rFonts w:ascii="Calibri" w:eastAsia="Calibri" w:hAnsi="Calibri" w:cs="Calibri"/>
                <w:color w:val="111111"/>
              </w:rPr>
              <w:t>Chronic kidney disease</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86167FC" w14:textId="77777777" w:rsidR="008515F0" w:rsidRDefault="00BA6526">
            <w:pPr>
              <w:spacing w:before="40" w:after="40"/>
              <w:ind w:left="100" w:right="100"/>
              <w:jc w:val="center"/>
            </w:pPr>
            <w:r>
              <w:rPr>
                <w:rFonts w:ascii="Calibri" w:eastAsia="Calibri" w:hAnsi="Calibri" w:cs="Calibri"/>
                <w:color w:val="111111"/>
              </w:rPr>
              <w:t>9.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BDF392A" w14:textId="77777777" w:rsidR="008515F0" w:rsidRDefault="00BA6526">
            <w:pPr>
              <w:spacing w:before="40" w:after="40"/>
              <w:ind w:left="100" w:right="100"/>
              <w:jc w:val="center"/>
            </w:pPr>
            <w:r>
              <w:rPr>
                <w:rFonts w:ascii="Calibri" w:eastAsia="Calibri" w:hAnsi="Calibri" w:cs="Calibri"/>
                <w:color w:val="111111"/>
              </w:rPr>
              <w:t>22.6</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DA0DB98"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2F15402B" w14:textId="77777777" w:rsidR="008515F0" w:rsidRDefault="00BA6526">
            <w:pPr>
              <w:spacing w:before="40" w:after="40"/>
              <w:ind w:left="100" w:right="100"/>
              <w:jc w:val="center"/>
            </w:pPr>
            <w:r>
              <w:rPr>
                <w:rFonts w:ascii="Calibri" w:eastAsia="Calibri" w:hAnsi="Calibri" w:cs="Calibri"/>
                <w:color w:val="111111"/>
              </w:rPr>
              <w:t>16.1</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5D4B8551" w14:textId="77777777" w:rsidR="008515F0" w:rsidRDefault="00BA6526">
            <w:pPr>
              <w:spacing w:before="40" w:after="40"/>
              <w:ind w:left="100" w:right="100"/>
              <w:jc w:val="center"/>
            </w:pPr>
            <w:r>
              <w:rPr>
                <w:rFonts w:ascii="Calibri" w:eastAsia="Calibri" w:hAnsi="Calibri" w:cs="Calibri"/>
                <w:color w:val="111111"/>
              </w:rPr>
              <w:t>31.3</w:t>
            </w:r>
          </w:p>
        </w:tc>
      </w:tr>
      <w:tr w:rsidR="008515F0" w14:paraId="507D6E36"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4973F7C" w14:textId="77777777" w:rsidR="008515F0" w:rsidRDefault="00BA6526">
            <w:pPr>
              <w:spacing w:before="40" w:after="40"/>
              <w:ind w:left="100" w:right="100"/>
            </w:pPr>
            <w:r>
              <w:rPr>
                <w:rFonts w:ascii="Calibri" w:eastAsia="Calibri" w:hAnsi="Calibri" w:cs="Calibri"/>
                <w:color w:val="111111"/>
              </w:rPr>
              <w:t>Aged 65+ years</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96B7448" w14:textId="77777777" w:rsidR="008515F0" w:rsidRDefault="00BA6526">
            <w:pPr>
              <w:spacing w:before="40" w:after="40"/>
              <w:ind w:left="100" w:right="100"/>
              <w:jc w:val="center"/>
            </w:pPr>
            <w:r>
              <w:rPr>
                <w:rFonts w:ascii="Calibri" w:eastAsia="Calibri" w:hAnsi="Calibri" w:cs="Calibri"/>
                <w:color w:val="111111"/>
              </w:rPr>
              <w:t>15.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A58A7C7" w14:textId="77777777" w:rsidR="008515F0" w:rsidRDefault="00BA6526">
            <w:pPr>
              <w:spacing w:before="40" w:after="40"/>
              <w:ind w:left="100" w:right="100"/>
              <w:jc w:val="center"/>
            </w:pPr>
            <w:r>
              <w:rPr>
                <w:rFonts w:ascii="Calibri" w:eastAsia="Calibri" w:hAnsi="Calibri" w:cs="Calibri"/>
                <w:color w:val="111111"/>
              </w:rPr>
              <w:t>26.9</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6294AEB" w14:textId="77777777" w:rsidR="008515F0" w:rsidRDefault="00BA6526">
            <w:pPr>
              <w:spacing w:before="40" w:after="40"/>
              <w:ind w:left="100" w:right="100"/>
              <w:jc w:val="center"/>
            </w:pPr>
            <w:r>
              <w:rPr>
                <w:rFonts w:ascii="Calibri" w:eastAsia="Calibri" w:hAnsi="Calibri" w:cs="Calibri"/>
                <w:color w:val="111111"/>
              </w:rPr>
              <w:t>27.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92BFA1B" w14:textId="77777777" w:rsidR="008515F0" w:rsidRDefault="00BA6526">
            <w:pPr>
              <w:spacing w:before="40" w:after="40"/>
              <w:ind w:left="100" w:right="100"/>
              <w:jc w:val="center"/>
            </w:pPr>
            <w:r>
              <w:rPr>
                <w:rFonts w:ascii="Calibri" w:eastAsia="Calibri" w:hAnsi="Calibri" w:cs="Calibri"/>
                <w:color w:val="111111"/>
              </w:rPr>
              <w:t>100.0</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726A464" w14:textId="77777777" w:rsidR="008515F0" w:rsidRDefault="00BA6526">
            <w:pPr>
              <w:spacing w:before="40" w:after="40"/>
              <w:ind w:left="100" w:right="100"/>
              <w:jc w:val="center"/>
            </w:pPr>
            <w:r>
              <w:rPr>
                <w:rFonts w:ascii="Calibri" w:eastAsia="Calibri" w:hAnsi="Calibri" w:cs="Calibri"/>
                <w:color w:val="111111"/>
              </w:rPr>
              <w:t>54.2</w:t>
            </w:r>
          </w:p>
        </w:tc>
      </w:tr>
      <w:tr w:rsidR="008515F0" w14:paraId="7FB8C959"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F9FE4E" w14:textId="77777777" w:rsidR="008515F0" w:rsidRDefault="00BA6526">
            <w:pPr>
              <w:spacing w:before="40" w:after="40"/>
              <w:ind w:left="100" w:right="100"/>
            </w:pPr>
            <w:r>
              <w:rPr>
                <w:rFonts w:ascii="Calibri" w:eastAsia="Calibri" w:hAnsi="Calibri" w:cs="Calibri"/>
                <w:color w:val="111111"/>
              </w:rPr>
              <w:t>Current smoker</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9DFDBB" w14:textId="77777777" w:rsidR="008515F0" w:rsidRDefault="00BA6526">
            <w:pPr>
              <w:spacing w:before="40" w:after="40"/>
              <w:ind w:left="100" w:right="100"/>
              <w:jc w:val="center"/>
            </w:pPr>
            <w:r>
              <w:rPr>
                <w:rFonts w:ascii="Calibri" w:eastAsia="Calibri" w:hAnsi="Calibri" w:cs="Calibri"/>
                <w:color w:val="111111"/>
              </w:rPr>
              <w:t>19.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B1BD178" w14:textId="77777777" w:rsidR="008515F0" w:rsidRDefault="00BA6526">
            <w:pPr>
              <w:spacing w:before="40" w:after="40"/>
              <w:ind w:left="100" w:right="100"/>
              <w:jc w:val="center"/>
            </w:pPr>
            <w:r>
              <w:rPr>
                <w:rFonts w:ascii="Calibri" w:eastAsia="Calibri" w:hAnsi="Calibri" w:cs="Calibri"/>
                <w:color w:val="111111"/>
              </w:rPr>
              <w:t>18.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153F96AD" w14:textId="77777777" w:rsidR="008515F0" w:rsidRDefault="00BA6526">
            <w:pPr>
              <w:spacing w:before="40" w:after="40"/>
              <w:ind w:left="100" w:right="100"/>
              <w:jc w:val="center"/>
            </w:pPr>
            <w:r>
              <w:rPr>
                <w:rFonts w:ascii="Calibri" w:eastAsia="Calibri" w:hAnsi="Calibri" w:cs="Calibri"/>
                <w:color w:val="111111"/>
              </w:rPr>
              <w:t>23.3</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3843986" w14:textId="77777777" w:rsidR="008515F0" w:rsidRDefault="00BA6526">
            <w:pPr>
              <w:spacing w:before="40" w:after="40"/>
              <w:ind w:left="100" w:right="100"/>
              <w:jc w:val="center"/>
            </w:pPr>
            <w:r>
              <w:rPr>
                <w:rFonts w:ascii="Calibri" w:eastAsia="Calibri" w:hAnsi="Calibri" w:cs="Calibri"/>
                <w:color w:val="111111"/>
              </w:rPr>
              <w:t>10.7</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429F98E1" w14:textId="77777777" w:rsidR="008515F0" w:rsidRDefault="00BA6526">
            <w:pPr>
              <w:spacing w:before="40" w:after="40"/>
              <w:ind w:left="100" w:right="100"/>
              <w:jc w:val="center"/>
            </w:pPr>
            <w:r>
              <w:rPr>
                <w:rFonts w:ascii="Calibri" w:eastAsia="Calibri" w:hAnsi="Calibri" w:cs="Calibri"/>
                <w:color w:val="111111"/>
              </w:rPr>
              <w:t>16.4</w:t>
            </w:r>
          </w:p>
        </w:tc>
      </w:tr>
      <w:tr w:rsidR="008515F0" w14:paraId="46285600" w14:textId="77777777">
        <w:trPr>
          <w:cantSplit/>
          <w:jc w:val="center"/>
        </w:trPr>
        <w:tc>
          <w:tcPr>
            <w:tcW w:w="2520"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6F1164D3" w14:textId="77777777" w:rsidR="008515F0" w:rsidRDefault="00BA6526">
            <w:pPr>
              <w:spacing w:before="40" w:after="40"/>
              <w:ind w:left="100" w:right="100"/>
            </w:pPr>
            <w:r>
              <w:rPr>
                <w:rFonts w:ascii="Calibri" w:eastAsia="Calibri" w:hAnsi="Calibri" w:cs="Calibri"/>
                <w:color w:val="111111"/>
              </w:rPr>
              <w:t>Prevalent CVD</w:t>
            </w:r>
            <w:r>
              <w:rPr>
                <w:rFonts w:ascii="Calibri" w:eastAsia="Calibri" w:hAnsi="Calibri" w:cs="Calibri"/>
                <w:color w:val="111111"/>
                <w:vertAlign w:val="superscript"/>
              </w:rPr>
              <w:t>§</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955D87C" w14:textId="77777777" w:rsidR="008515F0" w:rsidRDefault="00BA6526">
            <w:pPr>
              <w:spacing w:before="40" w:after="40"/>
              <w:ind w:left="100" w:right="100"/>
              <w:jc w:val="center"/>
            </w:pPr>
            <w:r>
              <w:rPr>
                <w:rFonts w:ascii="Calibri" w:eastAsia="Calibri" w:hAnsi="Calibri" w:cs="Calibri"/>
                <w:color w:val="111111"/>
              </w:rPr>
              <w:t>5.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3D5EBAD4" w14:textId="77777777" w:rsidR="008515F0" w:rsidRDefault="00BA6526">
            <w:pPr>
              <w:spacing w:before="40" w:after="40"/>
              <w:ind w:left="100" w:right="100"/>
              <w:jc w:val="center"/>
            </w:pPr>
            <w:r>
              <w:rPr>
                <w:rFonts w:ascii="Calibri" w:eastAsia="Calibri" w:hAnsi="Calibri" w:cs="Calibri"/>
                <w:color w:val="111111"/>
              </w:rPr>
              <w:t>15.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632302D" w14:textId="77777777" w:rsidR="008515F0" w:rsidRDefault="00BA6526">
            <w:pPr>
              <w:spacing w:before="40" w:after="40"/>
              <w:ind w:left="100" w:right="100"/>
              <w:jc w:val="center"/>
            </w:pPr>
            <w:r>
              <w:rPr>
                <w:rFonts w:ascii="Calibri" w:eastAsia="Calibri" w:hAnsi="Calibri" w:cs="Calibri"/>
                <w:color w:val="111111"/>
              </w:rPr>
              <w:t>12.8</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7E6F3464" w14:textId="77777777" w:rsidR="008515F0" w:rsidRDefault="00BA6526">
            <w:pPr>
              <w:spacing w:before="40" w:after="40"/>
              <w:ind w:left="100" w:right="100"/>
              <w:jc w:val="center"/>
            </w:pPr>
            <w:r>
              <w:rPr>
                <w:rFonts w:ascii="Calibri" w:eastAsia="Calibri" w:hAnsi="Calibri" w:cs="Calibri"/>
                <w:color w:val="111111"/>
              </w:rPr>
              <w:t>13.2</w:t>
            </w:r>
          </w:p>
        </w:tc>
        <w:tc>
          <w:tcPr>
            <w:tcW w:w="1656" w:type="dxa"/>
            <w:tcBorders>
              <w:top w:val="single" w:sz="8" w:space="0" w:color="666666"/>
              <w:left w:val="single" w:sz="8" w:space="0" w:color="666666"/>
              <w:bottom w:val="single" w:sz="8" w:space="0" w:color="666666"/>
              <w:right w:val="single" w:sz="8" w:space="0" w:color="666666"/>
            </w:tcBorders>
            <w:shd w:val="clear" w:color="auto" w:fill="FFFFFF"/>
            <w:tcMar>
              <w:top w:w="0" w:type="dxa"/>
              <w:left w:w="0" w:type="dxa"/>
              <w:bottom w:w="0" w:type="dxa"/>
              <w:right w:w="0" w:type="dxa"/>
            </w:tcMar>
            <w:vAlign w:val="center"/>
          </w:tcPr>
          <w:p w14:paraId="0B39DEE3" w14:textId="77777777" w:rsidR="008515F0" w:rsidRDefault="00BA6526">
            <w:pPr>
              <w:spacing w:before="40" w:after="40"/>
              <w:ind w:left="100" w:right="100"/>
              <w:jc w:val="center"/>
            </w:pPr>
            <w:r>
              <w:rPr>
                <w:rFonts w:ascii="Calibri" w:eastAsia="Calibri" w:hAnsi="Calibri" w:cs="Calibri"/>
                <w:color w:val="111111"/>
              </w:rPr>
              <w:t>11.4</w:t>
            </w:r>
          </w:p>
        </w:tc>
      </w:tr>
      <w:tr w:rsidR="008515F0" w14:paraId="5B8863AF" w14:textId="77777777">
        <w:trPr>
          <w:cantSplit/>
          <w:jc w:val="center"/>
        </w:trPr>
        <w:tc>
          <w:tcPr>
            <w:tcW w:w="10800" w:type="dxa"/>
            <w:gridSpan w:val="6"/>
            <w:shd w:val="clear" w:color="auto" w:fill="FFFFFF"/>
            <w:tcMar>
              <w:top w:w="0" w:type="dxa"/>
              <w:left w:w="0" w:type="dxa"/>
              <w:bottom w:w="0" w:type="dxa"/>
              <w:right w:w="0" w:type="dxa"/>
            </w:tcMar>
            <w:vAlign w:val="center"/>
          </w:tcPr>
          <w:p w14:paraId="147805EF"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Table values are mean (standard error) or proportion.</w:t>
            </w:r>
          </w:p>
        </w:tc>
      </w:tr>
      <w:tr w:rsidR="008515F0" w14:paraId="351BCA57" w14:textId="77777777">
        <w:trPr>
          <w:cantSplit/>
          <w:jc w:val="center"/>
        </w:trPr>
        <w:tc>
          <w:tcPr>
            <w:tcW w:w="10800" w:type="dxa"/>
            <w:gridSpan w:val="6"/>
            <w:shd w:val="clear" w:color="auto" w:fill="FFFFFF"/>
            <w:tcMar>
              <w:top w:w="0" w:type="dxa"/>
              <w:left w:w="0" w:type="dxa"/>
              <w:bottom w:w="0" w:type="dxa"/>
              <w:right w:w="0" w:type="dxa"/>
            </w:tcMar>
            <w:vAlign w:val="center"/>
          </w:tcPr>
          <w:p w14:paraId="1A6523D1"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Diabetes was defined by fasting serum glucose ≥ 126 mg/dL, non-fasting glucose ≥ 200 mg/dL, HbA1c ≥ 6.5%, or self-reported use of insulin or oral glucose lowering medication.</w:t>
            </w:r>
          </w:p>
        </w:tc>
      </w:tr>
      <w:tr w:rsidR="008515F0" w14:paraId="35B57469" w14:textId="77777777">
        <w:trPr>
          <w:cantSplit/>
          <w:jc w:val="center"/>
        </w:trPr>
        <w:tc>
          <w:tcPr>
            <w:tcW w:w="10800" w:type="dxa"/>
            <w:gridSpan w:val="6"/>
            <w:shd w:val="clear" w:color="auto" w:fill="FFFFFF"/>
            <w:tcMar>
              <w:top w:w="0" w:type="dxa"/>
              <w:left w:w="0" w:type="dxa"/>
              <w:bottom w:w="0" w:type="dxa"/>
              <w:right w:w="0" w:type="dxa"/>
            </w:tcMar>
            <w:vAlign w:val="center"/>
          </w:tcPr>
          <w:p w14:paraId="062E350A"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Chronic kidney disease is defined by an albumin-to-creatinine ratio ≥ 30 mg/dl or an estimated glomerular filtration rate &lt;60 ml/min/1.73m²</w:t>
            </w:r>
          </w:p>
        </w:tc>
      </w:tr>
      <w:tr w:rsidR="008515F0" w14:paraId="5E030A6B" w14:textId="77777777">
        <w:trPr>
          <w:cantSplit/>
          <w:jc w:val="center"/>
        </w:trPr>
        <w:tc>
          <w:tcPr>
            <w:tcW w:w="10800" w:type="dxa"/>
            <w:gridSpan w:val="6"/>
            <w:shd w:val="clear" w:color="auto" w:fill="FFFFFF"/>
            <w:tcMar>
              <w:top w:w="0" w:type="dxa"/>
              <w:left w:w="0" w:type="dxa"/>
              <w:bottom w:w="0" w:type="dxa"/>
              <w:right w:w="0" w:type="dxa"/>
            </w:tcMar>
            <w:vAlign w:val="center"/>
          </w:tcPr>
          <w:p w14:paraId="0D3FA754" w14:textId="77777777" w:rsidR="008515F0" w:rsidRDefault="00BA6526">
            <w:pPr>
              <w:spacing w:after="0"/>
            </w:pPr>
            <w:r>
              <w:rPr>
                <w:rFonts w:ascii="Calibri" w:eastAsia="Calibri" w:hAnsi="Calibri" w:cs="Calibri"/>
                <w:color w:val="000000"/>
                <w:vertAlign w:val="superscript"/>
              </w:rPr>
              <w:t>§</w:t>
            </w:r>
            <w:r>
              <w:rPr>
                <w:rFonts w:ascii="Calibri" w:eastAsia="Calibri" w:hAnsi="Calibri" w:cs="Calibri"/>
                <w:color w:val="000000"/>
              </w:rPr>
              <w:t>Prevalent cardiovascular disease was defined by self-report of previous heart failure, coronary heart disease, stroke, or myocardial infarction</w:t>
            </w:r>
          </w:p>
        </w:tc>
      </w:tr>
      <w:tr w:rsidR="008515F0" w14:paraId="4732BB08" w14:textId="77777777">
        <w:trPr>
          <w:cantSplit/>
          <w:jc w:val="center"/>
        </w:trPr>
        <w:tc>
          <w:tcPr>
            <w:tcW w:w="10800" w:type="dxa"/>
            <w:gridSpan w:val="6"/>
            <w:shd w:val="clear" w:color="auto" w:fill="FFFFFF"/>
            <w:tcMar>
              <w:top w:w="0" w:type="dxa"/>
              <w:left w:w="0" w:type="dxa"/>
              <w:bottom w:w="0" w:type="dxa"/>
              <w:right w:w="0" w:type="dxa"/>
            </w:tcMar>
            <w:vAlign w:val="center"/>
          </w:tcPr>
          <w:p w14:paraId="35B3A0F6" w14:textId="77777777" w:rsidR="008515F0" w:rsidRDefault="00BA6526">
            <w:pPr>
              <w:spacing w:after="0"/>
            </w:pPr>
            <w:r>
              <w:rPr>
                <w:rFonts w:ascii="Calibri" w:eastAsia="Calibri" w:hAnsi="Calibri" w:cs="Calibri"/>
                <w:color w:val="000000"/>
              </w:rPr>
              <w:t>CKD = chronic kidney disease; CVD = cardiovascular disease; HDL = High density lipoprotein</w:t>
            </w:r>
          </w:p>
        </w:tc>
      </w:tr>
    </w:tbl>
    <w:p w14:paraId="003E0E8E" w14:textId="77777777" w:rsidR="008515F0" w:rsidRDefault="00BA6526">
      <w:r>
        <w:br w:type="page"/>
      </w:r>
    </w:p>
    <w:p w14:paraId="67C11F98" w14:textId="77777777" w:rsidR="008515F0" w:rsidRDefault="00BA6526">
      <w:r>
        <w:lastRenderedPageBreak/>
        <w:t>Figure S1: Flowchart showing the number of NHANES participants included in the current analyses.</w:t>
      </w:r>
    </w:p>
    <w:p w14:paraId="76E60B65" w14:textId="77777777" w:rsidR="008515F0" w:rsidRDefault="00BA6526">
      <w:r>
        <w:rPr>
          <w:noProof/>
        </w:rPr>
        <w:drawing>
          <wp:inline distT="0" distB="0" distL="0" distR="0" wp14:anchorId="0F64EC9C" wp14:editId="2DD5DB3B">
            <wp:extent cx="5486400" cy="401169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9"/>
                    <a:srcRect/>
                    <a:stretch>
                      <a:fillRect/>
                    </a:stretch>
                  </pic:blipFill>
                  <pic:spPr bwMode="auto">
                    <a:xfrm>
                      <a:off x="0" y="0"/>
                      <a:ext cx="76200" cy="55718"/>
                    </a:xfrm>
                    <a:prstGeom prst="rect">
                      <a:avLst/>
                    </a:prstGeom>
                    <a:noFill/>
                  </pic:spPr>
                </pic:pic>
              </a:graphicData>
            </a:graphic>
          </wp:inline>
        </w:drawing>
      </w:r>
    </w:p>
    <w:p w14:paraId="72500F9C" w14:textId="77777777" w:rsidR="008515F0" w:rsidRDefault="00BA6526">
      <w:r>
        <w:t xml:space="preserve">BP: blood pressure; NHANES: National Health and Nutrition Examination Survey. * The Completed NHANES interview and exam cells include number with the response rate in parentheses. </w:t>
      </w:r>
    </w:p>
    <w:p w14:paraId="0473BF7F" w14:textId="77777777" w:rsidR="008515F0" w:rsidRDefault="00BA6526">
      <w:r>
        <w:br w:type="page"/>
      </w:r>
    </w:p>
    <w:p w14:paraId="67862D4C" w14:textId="77777777" w:rsidR="008515F0" w:rsidRDefault="00BA6526">
      <w:r>
        <w:lastRenderedPageBreak/>
        <w:t>Figure S2: Estimated distribution of 10-year predicted cardiovascular risk among US adults with stage 1 hypertension and predicted risk &lt; 10% overall and for those with diabetes, chronic kidney disease, ≥ 65 years of age, or any of the preceding conditions.</w:t>
      </w:r>
    </w:p>
    <w:p w14:paraId="2184A55C" w14:textId="77777777" w:rsidR="008515F0" w:rsidRDefault="00BA6526">
      <w:r>
        <w:rPr>
          <w:noProof/>
        </w:rPr>
        <w:drawing>
          <wp:inline distT="0" distB="0" distL="0" distR="0" wp14:anchorId="0048245E" wp14:editId="6AA7CF46">
            <wp:extent cx="5486400" cy="685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a:picLocks noChangeAspect="1" noChangeArrowheads="1"/>
                    </pic:cNvPicPr>
                  </pic:nvPicPr>
                  <pic:blipFill>
                    <a:blip r:embed="rId10"/>
                    <a:srcRect/>
                    <a:stretch>
                      <a:fillRect/>
                    </a:stretch>
                  </pic:blipFill>
                  <pic:spPr bwMode="auto">
                    <a:xfrm>
                      <a:off x="0" y="0"/>
                      <a:ext cx="76200" cy="95250"/>
                    </a:xfrm>
                    <a:prstGeom prst="rect">
                      <a:avLst/>
                    </a:prstGeom>
                    <a:noFill/>
                  </pic:spPr>
                </pic:pic>
              </a:graphicData>
            </a:graphic>
          </wp:inline>
        </w:drawing>
      </w:r>
    </w:p>
    <w:p w14:paraId="78C891B6" w14:textId="77777777" w:rsidR="008515F0" w:rsidRDefault="00BA6526">
      <w:r>
        <w:t>Results do not include data from survey participants with prevalent cardiovascular disease or 10-year predicted risk for cardiovascular disease ≥ 10%.</w:t>
      </w:r>
    </w:p>
    <w:p w14:paraId="418AE469" w14:textId="77777777" w:rsidR="008515F0" w:rsidRDefault="00BA6526">
      <w:r>
        <w:lastRenderedPageBreak/>
        <w:t>Figure S3: Estimated Probability of ten-year predicted risk for cardiovascular disease ≥ 10% by age among US adults with stage 1 hypertension and diabetes, chronic kidney disease, and with without diabetes or chronic kidney disease.</w:t>
      </w:r>
    </w:p>
    <w:p w14:paraId="08695C33" w14:textId="77777777" w:rsidR="008515F0" w:rsidRDefault="00BA6526">
      <w:r>
        <w:rPr>
          <w:noProof/>
        </w:rPr>
        <w:drawing>
          <wp:inline distT="0" distB="0" distL="0" distR="0" wp14:anchorId="42C79D90" wp14:editId="7EF487C8">
            <wp:extent cx="5486400" cy="5943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a:picLocks noChangeAspect="1" noChangeArrowheads="1"/>
                    </pic:cNvPicPr>
                  </pic:nvPicPr>
                  <pic:blipFill>
                    <a:blip r:embed="rId11"/>
                    <a:srcRect/>
                    <a:stretch>
                      <a:fillRect/>
                    </a:stretch>
                  </pic:blipFill>
                  <pic:spPr bwMode="auto">
                    <a:xfrm>
                      <a:off x="0" y="0"/>
                      <a:ext cx="76200" cy="82550"/>
                    </a:xfrm>
                    <a:prstGeom prst="rect">
                      <a:avLst/>
                    </a:prstGeom>
                    <a:noFill/>
                  </pic:spPr>
                </pic:pic>
              </a:graphicData>
            </a:graphic>
          </wp:inline>
        </w:drawing>
      </w:r>
    </w:p>
    <w:p w14:paraId="4D02D204" w14:textId="77777777" w:rsidR="008515F0" w:rsidRDefault="00BA6526">
      <w:r>
        <w:t>* Age at which 50% of the population is expected to have a  predicted 10-year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1: Characteristics of US adults overall and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7 (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8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6 (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2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0</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3.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7.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3.2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4.6 (1.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9 (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1 (1.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9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6 (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0 (0.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6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7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6.0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0.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4.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8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0 (0.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8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1.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4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3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9 (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4.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5.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2: Estimated distribution of blood pressure categories among US adults, overall and for subgroups with diabetes, chronic kidney disease, and ≥ 65 years of age.</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1</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3: Median predicted risk for cardiovascular disease and proportion of US adults with predicted risk ≥ 10% overall and among those with diabetes, chronic kidney disease, and ≥ 65 years of age, stratified by categorization of blood pressure according to the 2017 American College of Cardiology / American Heart Association blood pressure guideline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1160"/>
        <w:tblLook w:firstRow="1" w:lastRow="0" w:firstColumn="0" w:lastColumn="0" w:noHBand="0" w:noVBand="1"/>
      </w:tblPr>
      <w:tblGrid>
        <w:gridCol w:w="288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Blood pressure category</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8,79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1,998</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 </w:t>
              <w:br/>
              <w:t xml:space="preserve">N = 1,566</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50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 </w:t>
              <w:br/>
              <w:t xml:space="preserve">N = 4,18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Median (25th - 75th percentile) predicted risk</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w:t>
              <w:br/>
              <w:t xml:space="preserve">(1.9, 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4</w:t>
              <w:br/>
              <w:t xml:space="preserve">(7.0,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1</w:t>
              <w:br/>
              <w:t xml:space="preserve">(4.8, 2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9</w:t>
              <w:br/>
              <w:t xml:space="preserve">(11.2, 2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6</w:t>
              <w:br/>
              <w:t xml:space="preserve">(7.0, 22.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w:t>
              <w:br/>
              <w:t xml:space="preserve">(0.8, 4.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9, 1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w:t>
              <w:br/>
              <w:t xml:space="preserve">(1.0, 8.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6</w:t>
              <w:br/>
              <w:t xml:space="preserve">(6.7,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br/>
              <w:t xml:space="preserve">(3.3, 1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3</w:t>
              <w:br/>
              <w:t xml:space="preserve">(1.9, 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br/>
              <w:t xml:space="preserve">(4.2, 17.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2</w:t>
              <w:br/>
              <w:t xml:space="preserve">(1.5, 1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6</w:t>
              <w:br/>
              <w:t xml:space="preserve">(7.5, 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8</w:t>
              <w:br/>
              <w:t xml:space="preserve">(5.8, 17.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br/>
              <w:t xml:space="preserve">(1.9, 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9</w:t>
              <w:br/>
              <w:t xml:space="preserve">(4.5, 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8</w:t>
              <w:br/>
              <w:t xml:space="preserve">(2.6, 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8</w:t>
              <w:br/>
              <w:t xml:space="preserve">(8.6, 2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br/>
              <w:t xml:space="preserve">(5.3, 16.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w:t>
              <w:br/>
              <w:t xml:space="preserve">(4.2,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br/>
              <w:t xml:space="preserve">(10.1, 30.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9</w:t>
              <w:br/>
              <w:t xml:space="preserve">(5.7, 21.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4</w:t>
              <w:br/>
              <w:t xml:space="preserve">(16.0, 2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3</w:t>
              <w:br/>
              <w:t xml:space="preserve">(9.2, 25.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5</w:t>
              <w:br/>
              <w:t xml:space="preserve">(5.2, 1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9.8,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0</w:t>
              <w:br/>
              <w:t xml:space="preserve">(9.0, 2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2</w:t>
              <w:br/>
              <w:t xml:space="preserve">(14.0, 31.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7.2</w:t>
              <w:br/>
              <w:t xml:space="preserve">(10.1, 27.3)</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CCCCCC"/>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sz w:val="22"/>
                <w:szCs w:val="22"/>
                <w:color w:val="111111"/>
              </w:rPr>
              <w:t xml:space="preserve">Proportion (95% confidence interval) with predicted risk ≥ 10% or prevalent cardiovascular diseas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i/>
                <w:vertAlign w:val="superscript"/>
                <w:sz w:val="22"/>
                <w:szCs w:val="22"/>
                <w:color w:val="111111"/>
              </w:rPr>
              <w:t xml:space="preserve">‖</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veral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6.6</w:t>
              <w:br/>
              <w:t xml:space="preserve">(34.7, 38.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5</w:t>
              <w:br/>
              <w:t xml:space="preserve">(69.3, 75.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4</w:t>
              <w:br/>
              <w:t xml:space="preserve">(61.7, 6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3.8</w:t>
              <w:br/>
              <w:t xml:space="preserve">(81.6, 8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3</w:t>
              <w:br/>
              <w:t xml:space="preserve">(68.0, 72.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rmal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7</w:t>
              <w:br/>
              <w:t xml:space="preserve">(11.4, 1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8</w:t>
              <w:br/>
              <w:t xml:space="preserve">(39.0, 5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2.3</w:t>
              <w:br/>
              <w:t xml:space="preserve">(21.6, 43.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4.4</w:t>
              <w:br/>
              <w:t xml:space="preserve">(57.7, 7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6.3</w:t>
              <w:br/>
              <w:t xml:space="preserve">(40.5, 52.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Elevated blood pressur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4</w:t>
              <w:br/>
              <w:t xml:space="preserve">(23.3, 3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7</w:t>
              <w:br/>
              <w:t xml:space="preserve">(49.6, 6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9</w:t>
              <w:br/>
              <w:t xml:space="preserve">(36.9, 59.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8</w:t>
              <w:br/>
              <w:t xml:space="preserve">(59.6, 7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w:t>
              <w:br/>
              <w:t xml:space="preserve">(50.5, 65.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1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4.3</w:t>
              <w:br/>
              <w:t xml:space="preserve">(20.7, 27.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0</w:t>
              <w:br/>
              <w:t xml:space="preserve">(43.7, 6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8.5</w:t>
              <w:br/>
              <w:t xml:space="preserve">(27.4, 49.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6</w:t>
              <w:br/>
              <w:t xml:space="preserve">(63.2, 8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5.2</w:t>
              <w:br/>
              <w:t xml:space="preserve">(47.0, 63.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tage 2 hypertens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5.7</w:t>
              <w:br/>
              <w:t xml:space="preserve">(40.4, 5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0</w:t>
              <w:br/>
              <w:t xml:space="preserve">(69.3, 88.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6</w:t>
              <w:br/>
              <w:t xml:space="preserve">(54.7, 76.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0.2</w:t>
              <w:br/>
              <w:t xml:space="preserve">(83.8, 96.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6</w:t>
              <w:br/>
              <w:t xml:space="preserve">(69.5, 81.7)</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aking antihypertensive medicatio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9</w:t>
              <w:br/>
              <w:t xml:space="preserve">(59.4, 6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6</w:t>
              <w:br/>
              <w:t xml:space="preserve">(78.0, 8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9.9</w:t>
              <w:br/>
              <w:t xml:space="preserve">(75.9, 84.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2.8</w:t>
              <w:br/>
              <w:t xml:space="preserve">(91.0, 94.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81.8</w:t>
              <w:br/>
              <w:t xml:space="preserve">(79.4, 84.2)</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Normal blood pressure: systolic/diastolic blood pressure &lt; 120/80 mm Hg;</w:t>
              <w:br/>
              <w:t xml:space="preserve">Elevated blood pressure: systolic/diastolic blood pressure 120-129/&lt;80 mm Hg;</w:t>
              <w:br/>
              <w:t xml:space="preserve">Stage 1 hypertension: systolic/diastolic blood pressure 130-139/80-89 mm Hg;</w:t>
              <w:br/>
              <w:t xml:space="preserve">Stage 2 hypertension: systolic/diastolic blood pressure ≥ 140/90 mm Hg.</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dicted risk for cardiovascular disease was computed using the Pooled Cohort Risk equations, based on the guideline by American College of Cardiology / American Heart Association, 2013</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ata from survey participants with prevalent cardiovascular disease were not included for these statistics</w:t>
            </w:r>
          </w:p>
        </w:tc>
      </w:tr>
      <w:tr>
        <w:trPr>
          <w:cantSplit/>
          <w:trHeight w:val="288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1: Estimated distribution of 10-year predicted cardiovascular risk among US adults with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a:picLocks noChangeAspect="1" noChangeArrowheads="1"/>
                    </pic:cNvPicPr>
                  </pic:nvPicPr>
                  <pic:blipFill>
                    <a:blip r:embed="rId15"/>
                    <a:srcRect/>
                    <a:stretch>
                      <a:fillRect/>
                    </a:stretch>
                  </pic:blipFill>
                  <pic:spPr bwMode="auto">
                    <a:xfrm>
                      <a:off x="0" y="0"/>
                      <a:ext cx="76200" cy="95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2: Estimated Probability of ten-year predicted risk for cardiovascular disease ≥ 10% by age for US adults with diabetes, with chronic kidney disease, and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a:picLocks noChangeAspect="1" noChangeArrowheads="1"/>
                    </pic:cNvPicPr>
                  </pic:nvPicPr>
                  <pic:blipFill>
                    <a:blip r:embed="rId16"/>
                    <a:srcRect/>
                    <a:stretch>
                      <a:fillRect/>
                    </a:stretch>
                  </pic:blipFill>
                  <pic:spPr bwMode="auto">
                    <a:xfrm>
                      <a:off x="0" y="0"/>
                      <a:ext cx="76200" cy="825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Header"/>
      </w:pPr>
      <w:r>
        <w:t xml:space="preserve">SUPPLEMEN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Table S1: Characteristics of US adults with stage 1 hypertension, overall and with diabetes, chronic kidney disease, ≥ 65 years of age, or any of the three preceding conditions</w:t>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NA"/&gt;
        <w:tblLayout w:type="fixed"/>
        <w:jc w:val="center"/>
        <w:tblW w:type="dxa" w:w="10800"/>
        <w:tblLook w:firstRow="1" w:lastRow="0" w:firstColumn="0" w:lastColumn="0" w:noHBand="0" w:noVBand="1"/>
      </w:tblPr>
      <w:tblGrid>
        <w:gridCol w:w="2520"/>
        <w:gridCol w:w="1656"/>
        <w:gridCol w:w="1656"/>
        <w:gridCol w:w="1656"/>
        <w:gridCol w:w="1656"/>
        <w:gridCol w:w="1656"/>
      </w:tblGrid>
      <w:tr>
        <w:trPr>
          <w:cantSplit/>
          <w:trHeight w:val="2160" w:hRule="auto"/>
          <w:tblHeader/>
        </w:trPr>
        <w:tc>
          <w:tcPr>
            <w:gridSpan w:val="2"/>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
            </w:r>
          </w:p>
        </w:tc>
        <w:tc>
          <w:tcPr>
            <w:gridSpan w:val="4"/>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000000"/>
              </w:rPr>
              <w:t xml:space="preserve">Sub-groups</w:t>
            </w:r>
          </w:p>
        </w:tc>
      </w:tr>
      <w:tr>
        <w:trPr>
          <w:cantSplit/>
          <w:trHeight w:val="2160" w:hRule="auto"/>
          <w:tblHeader/>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haracteristic</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Overall </w:t>
              <w:br/>
              <w:t xml:space="preserve">N = 1,27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w:t>
              <w:br/>
              <w:t xml:space="preserve">N = 204</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CK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Age 65+ years </w:t>
              <w:br/>
              <w:t xml:space="preserve">N = 23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b/>
                <w:sz w:val="22"/>
                <w:szCs w:val="22"/>
                <w:color w:val="111111"/>
              </w:rPr>
              <w:t xml:space="preserve">Diabetes, CKD, or age 65+ years</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 years</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6.8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0 (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9.7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1.5 (0.8)</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Mal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1.9</w:t>
            </w:r>
          </w:p>
        </w:tc>
      </w:tr>
      <w:tr>
        <w:trPr>
          <w:cantSplit/>
          <w:trHeight w:val="360" w:hRule="auto"/>
        </w:trPr>
        <w:tc>
          <w:tcPr>
            <w:gridSpan w:val="6"/>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Race / ethnicity</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Whit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6.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3.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5.5</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Black</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ispanic</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Non-Hispanic Asian</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6.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2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Other Race/ethnicity - Including Multi-Racia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Total 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05.0 (2.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8 (4.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8.4 (5.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4 (3.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5.8 (2.9)</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HDL-cholesterol, mg/dl</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0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7.1 (1.5)</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2 (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7.9 (1.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3.8 (1.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Sy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9.6 (0.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1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2 (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5 (0.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1.3 (0.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stolic blood pressure, mm Hg</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8.6 (0.4)</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7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6.5 (0.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2.2 (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75.3 (0.6)</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ntihypertensive medication u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0.0</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Diabete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1.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42.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hronic kidney diseas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9.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2.6</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1</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31.3</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Aged 65+ years</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6.9</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7.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0.0</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4.2</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Current smoker</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9.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8.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23.3</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0.7</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6.4</w:t>
            </w:r>
          </w:p>
        </w:tc>
      </w:tr>
      <w:tr>
        <w:trPr>
          <w:cantSplit/>
          <w:trHeight w:val="360" w:hRule="auto"/>
        </w:trPr>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left"/>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Prevalent CVD</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111111"/>
              </w:rPr>
              <w:t xml:space="preserve">§</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5.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5.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2.8</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3.2</w:t>
            </w:r>
          </w:p>
        </w:tc>
        <w:tc>
          <w:tcPr>
            <w:tcBorders>
              <w:bottom w:val="single" w:sz="8" w:space="0" w:color="666666"/>
              <w:top w:val="single" w:sz="8" w:space="0" w:color="666666"/>
              <w:left w:val="single" w:sz="8" w:space="0" w:color="666666"/>
              <w:right w:val="single" w:sz="8" w:space="0" w:color="666666"/>
            </w:tcBorders>
            <w:shd w:val="clear" w:color="auto" w:fill="FFFFFF"/>
            <w:tcMar>
              <w:top w:w="0" w:type="dxa"/>
              <w:bottom w:w="0" w:type="dxa"/>
              <w:left w:w="0" w:type="dxa"/>
              <w:right w:w="0" w:type="dxa"/>
            </w:tcMar>
            <w:vAlign w:val="center"/>
          </w:tcPr>
          <w:p>
            <w:pPr>
              <w:jc w:val="center"/>
              <w:spacing w:after="40" w:before="40"/>
              <w:ind w:firstLine="0" w:left="100" w:right="10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111111"/>
              </w:rPr>
              <w:t xml:space="preserve">11.4</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Table values are mean (standard error) or propor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Diabetes was defined by fasting serum glucose ≥ 126 mg/dL, non-fasting glucose ≥ 200 mg/dL, HbA1c ≥ 6.5%, or self-reported use of insulin or oral glucose lowering medica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hronic kidney disease is defined by an albumin-to-creatinine ratio ≥ 30 mg/dl or an estimated glomerular filtration rate &lt;60 ml/min/1.73m²</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w:t>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Prevalent cardiovascular disease was defined by self-report of previous heart failure, coronary heart disease, stroke, or myocardial infarction</w:t>
            </w:r>
          </w:p>
        </w:tc>
      </w:tr>
      <w:tr>
        <w:trPr>
          <w:cantSplit/>
          <w:trHeight w:val="360" w:hRule="auto"/>
        </w:trPr>
        <w:tc>
          <w:tcPr>
            <w:gridSpan w:val="6"/>
            <w:tcBorders/>
            <w:shd w:val="clear" w:color="auto" w:fill="FFFFFF"/>
            <w:tcMar>
              <w:top w:w="0" w:type="dxa"/>
              <w:bottom w:w="0" w:type="dxa"/>
              <w:left w:w="0" w:type="dxa"/>
              <w:right w:w="0" w:type="dxa"/>
            </w:tcMar>
            <w:vAlign w:val="center"/>
          </w:tcPr>
          <w:p>
            <w:pPr>
              <w:jc w:val="left"/>
              <w:spacing w:after="0" w:before="0"/>
              <w:ind w:firstLine="0" w:left="0" w:right="0"/>
            </w:pP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vertAlign w:val="superscript"/>
                <w:sz w:val="22"/>
                <w:szCs w:val="22"/>
                <w:color w:val="000000"/>
              </w:rPr>
              <w:t xml:space="preserve"/>
            </w:r>
            <w:r xmlns:w="http://schemas.openxmlformats.org/wordprocessingml/2006/main" xmlns:wp="http://schemas.openxmlformats.org/drawingml/2006/wordprocessingDrawing" xmlns:r="http://schemas.openxmlformats.org/officeDocument/2006/relationships" xmlns:w14="http://schemas.microsoft.com/office/word/2010/wordml">
              <w:rPr>
                <w:rFonts w:ascii="Calibri" w:hAnsi="Calibri" w:eastAsia="Calibri" w:cs="Calibri"/>
                <w:sz w:val="22"/>
                <w:szCs w:val="22"/>
                <w:color w:val="000000"/>
              </w:rPr>
              <w:t xml:space="preserve">CKD = chronic kidney disease; CVD = cardiovascular disease; HDL = High density lipoprotein</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1: Flowchart showing the number of NHANES participants included in the current analys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01169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a:picLocks noChangeAspect="1" noChangeArrowheads="1"/>
                    </pic:cNvPicPr>
                  </pic:nvPicPr>
                  <pic:blipFill>
                    <a:blip r:embed="rId17"/>
                    <a:srcRect/>
                    <a:stretch>
                      <a:fillRect/>
                    </a:stretch>
                  </pic:blipFill>
                  <pic:spPr bwMode="auto">
                    <a:xfrm>
                      <a:off x="0" y="0"/>
                      <a:ext cx="76200" cy="55718"/>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BP: blood pressure; NHANES: National Health and Nutrition Examination Survey.
* The Completed NHANES interview and exam cells include number with the response rate in parentheses.
</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2: Estimated distribution of 10-year predicted cardiovascular risk among US adults with stage 1 hypertension and predicted risk &lt; 10% overall and for those with diabetes, chronic kidney disease, ≥ 65 years of age, or any of the preceding condition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685800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a:picLocks noChangeAspect="1" noChangeArrowheads="1"/>
                    </pic:cNvPicPr>
                  </pic:nvPicPr>
                  <pic:blipFill>
                    <a:blip r:embed="rId18"/>
                    <a:srcRect/>
                    <a:stretch>
                      <a:fillRect/>
                    </a:stretch>
                  </pic:blipFill>
                  <pic:spPr bwMode="auto">
                    <a:xfrm>
                      <a:off x="0" y="0"/>
                      <a:ext cx="76200" cy="952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Results do not include data from survey participants with prevalent cardiovascular disease or 10-year predicted risk for cardiovascular disease ≥ 10%.</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Figure S3: Estimated Probability of ten-year predicted risk for cardiovascular disease ≥ 10% by age among US adults with stage 1 hypertension and diabetes, chronic kidney disease, and with without diabetes or chronic kidney diseas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594360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a:picLocks noChangeAspect="1" noChangeArrowheads="1"/>
                    </pic:cNvPicPr>
                  </pic:nvPicPr>
                  <pic:blipFill>
                    <a:blip r:embed="rId19"/>
                    <a:srcRect/>
                    <a:stretch>
                      <a:fillRect/>
                    </a:stretch>
                  </pic:blipFill>
                  <pic:spPr bwMode="auto">
                    <a:xfrm>
                      <a:off x="0" y="0"/>
                      <a:ext cx="76200" cy="8255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Age at which 50% of the population is expected to have a  predicted 10-year risk for cardiovascular disease ≥ 10%.</w:t>
      </w:r>
    </w:p>
    <w:sectPr w:rsidR="008515F0" w:rsidSect="007B6C2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8575D3" w14:textId="77777777" w:rsidR="00AD3C9F" w:rsidRDefault="00AD3C9F" w:rsidP="00263DE1">
      <w:pPr>
        <w:spacing w:after="0" w:line="240" w:lineRule="auto"/>
      </w:pPr>
      <w:r>
        <w:separator/>
      </w:r>
    </w:p>
  </w:endnote>
  <w:endnote w:type="continuationSeparator" w:id="0">
    <w:p w14:paraId="10117B38" w14:textId="77777777" w:rsidR="00AD3C9F" w:rsidRDefault="00AD3C9F" w:rsidP="00263D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046813"/>
      <w:docPartObj>
        <w:docPartGallery w:val="Page Numbers (Bottom of Page)"/>
        <w:docPartUnique/>
      </w:docPartObj>
    </w:sdtPr>
    <w:sdtEndPr>
      <w:rPr>
        <w:noProof/>
      </w:rPr>
    </w:sdtEndPr>
    <w:sdtContent>
      <w:p w14:paraId="53E88D82" w14:textId="6C6CA083" w:rsidR="00466B4A" w:rsidRDefault="00466B4A">
        <w:pPr>
          <w:pStyle w:val="Footer"/>
          <w:jc w:val="right"/>
        </w:pPr>
        <w:r>
          <w:fldChar w:fldCharType="begin"/>
        </w:r>
        <w:r>
          <w:instrText xml:space="preserve"> PAGE   \* MERGEFORMAT </w:instrText>
        </w:r>
        <w:r>
          <w:fldChar w:fldCharType="separate"/>
        </w:r>
        <w:r w:rsidR="00485FE6">
          <w:rPr>
            <w:noProof/>
          </w:rPr>
          <w:t>17</w:t>
        </w:r>
        <w:r>
          <w:rPr>
            <w:noProof/>
          </w:rPr>
          <w:fldChar w:fldCharType="end"/>
        </w:r>
      </w:p>
    </w:sdtContent>
  </w:sdt>
  <w:p w14:paraId="1B899B41" w14:textId="77777777" w:rsidR="00466B4A" w:rsidRDefault="00466B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C22727" w14:textId="77777777" w:rsidR="00AD3C9F" w:rsidRDefault="00AD3C9F" w:rsidP="00263DE1">
      <w:pPr>
        <w:spacing w:after="0" w:line="240" w:lineRule="auto"/>
      </w:pPr>
      <w:r>
        <w:separator/>
      </w:r>
    </w:p>
  </w:footnote>
  <w:footnote w:type="continuationSeparator" w:id="0">
    <w:p w14:paraId="34AA02EE" w14:textId="77777777" w:rsidR="00AD3C9F" w:rsidRDefault="00AD3C9F" w:rsidP="00263DE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StatTag Metadata" w:val="{&quot;MetadataFormatVersion&quot;:&quot;1.0.0&quot;,&quot;TagFormatVersion&quot;:&quot;1.0.0&quot;,&quot;StatTagVersion&quot;:&quot;StatTag v4.0.0&quot;,&quot;RepresentMissingValues&quot;:null,&quot;CustomMissingValue&quot;:null}"/>
  </w:docVars>
  <w:rsids>
    <w:rsidRoot w:val="005272E7"/>
    <w:rsid w:val="00044389"/>
    <w:rsid w:val="00057C17"/>
    <w:rsid w:val="000733B7"/>
    <w:rsid w:val="00084E99"/>
    <w:rsid w:val="000858F9"/>
    <w:rsid w:val="000947F0"/>
    <w:rsid w:val="000D7DFE"/>
    <w:rsid w:val="000F3DEB"/>
    <w:rsid w:val="0013339F"/>
    <w:rsid w:val="00140D65"/>
    <w:rsid w:val="001D0D8E"/>
    <w:rsid w:val="001D3479"/>
    <w:rsid w:val="001D6D86"/>
    <w:rsid w:val="001E56B2"/>
    <w:rsid w:val="00226778"/>
    <w:rsid w:val="00250ADE"/>
    <w:rsid w:val="00253657"/>
    <w:rsid w:val="00263A46"/>
    <w:rsid w:val="00263DE1"/>
    <w:rsid w:val="00265ACF"/>
    <w:rsid w:val="00277C35"/>
    <w:rsid w:val="00280E5D"/>
    <w:rsid w:val="002A4987"/>
    <w:rsid w:val="002A5610"/>
    <w:rsid w:val="002B13ED"/>
    <w:rsid w:val="002E4201"/>
    <w:rsid w:val="002E420E"/>
    <w:rsid w:val="00302DEC"/>
    <w:rsid w:val="003449EA"/>
    <w:rsid w:val="003539EC"/>
    <w:rsid w:val="003662EB"/>
    <w:rsid w:val="00431CFB"/>
    <w:rsid w:val="00466B4A"/>
    <w:rsid w:val="00485FE6"/>
    <w:rsid w:val="004F6CF4"/>
    <w:rsid w:val="005072A5"/>
    <w:rsid w:val="00516BF7"/>
    <w:rsid w:val="005272E7"/>
    <w:rsid w:val="005413C7"/>
    <w:rsid w:val="005F0DB5"/>
    <w:rsid w:val="006124A0"/>
    <w:rsid w:val="006261D4"/>
    <w:rsid w:val="006E05E7"/>
    <w:rsid w:val="006E48DA"/>
    <w:rsid w:val="00712BA4"/>
    <w:rsid w:val="0074449C"/>
    <w:rsid w:val="007533DD"/>
    <w:rsid w:val="00756B63"/>
    <w:rsid w:val="00761916"/>
    <w:rsid w:val="00761AF8"/>
    <w:rsid w:val="0076242E"/>
    <w:rsid w:val="00772F53"/>
    <w:rsid w:val="0079276B"/>
    <w:rsid w:val="00792D29"/>
    <w:rsid w:val="00797830"/>
    <w:rsid w:val="007B3BA1"/>
    <w:rsid w:val="007B5003"/>
    <w:rsid w:val="007B6C21"/>
    <w:rsid w:val="007C4DC1"/>
    <w:rsid w:val="00843136"/>
    <w:rsid w:val="008515F0"/>
    <w:rsid w:val="0086333A"/>
    <w:rsid w:val="008B348F"/>
    <w:rsid w:val="008B57E3"/>
    <w:rsid w:val="009608AA"/>
    <w:rsid w:val="009D5C76"/>
    <w:rsid w:val="00A31CD3"/>
    <w:rsid w:val="00A46343"/>
    <w:rsid w:val="00A825EF"/>
    <w:rsid w:val="00A935A7"/>
    <w:rsid w:val="00A942A4"/>
    <w:rsid w:val="00AD3C9F"/>
    <w:rsid w:val="00AD44B5"/>
    <w:rsid w:val="00AE1447"/>
    <w:rsid w:val="00AE79AD"/>
    <w:rsid w:val="00AF0A43"/>
    <w:rsid w:val="00AF0C01"/>
    <w:rsid w:val="00B01000"/>
    <w:rsid w:val="00B25F52"/>
    <w:rsid w:val="00B41F31"/>
    <w:rsid w:val="00B46693"/>
    <w:rsid w:val="00B57612"/>
    <w:rsid w:val="00B57872"/>
    <w:rsid w:val="00B6035B"/>
    <w:rsid w:val="00B61055"/>
    <w:rsid w:val="00B624FA"/>
    <w:rsid w:val="00B776BE"/>
    <w:rsid w:val="00B94E46"/>
    <w:rsid w:val="00BA6526"/>
    <w:rsid w:val="00BB1026"/>
    <w:rsid w:val="00BC1BAA"/>
    <w:rsid w:val="00BC7685"/>
    <w:rsid w:val="00BD3A6E"/>
    <w:rsid w:val="00BE43D9"/>
    <w:rsid w:val="00C10CC8"/>
    <w:rsid w:val="00C24C8A"/>
    <w:rsid w:val="00C41907"/>
    <w:rsid w:val="00C752E3"/>
    <w:rsid w:val="00C75434"/>
    <w:rsid w:val="00CA32BB"/>
    <w:rsid w:val="00D10D3A"/>
    <w:rsid w:val="00D11BE4"/>
    <w:rsid w:val="00D12B3B"/>
    <w:rsid w:val="00D36D1C"/>
    <w:rsid w:val="00DD7C6A"/>
    <w:rsid w:val="00DF57DD"/>
    <w:rsid w:val="00E04C51"/>
    <w:rsid w:val="00E06E87"/>
    <w:rsid w:val="00E16453"/>
    <w:rsid w:val="00E34B58"/>
    <w:rsid w:val="00E63E34"/>
    <w:rsid w:val="00EA3E3B"/>
    <w:rsid w:val="00EA426F"/>
    <w:rsid w:val="00F255EB"/>
    <w:rsid w:val="00F879BC"/>
    <w:rsid w:val="00F91E3E"/>
    <w:rsid w:val="00FA1A0D"/>
    <w:rsid w:val="00FB35B7"/>
    <w:rsid w:val="00FC29CB"/>
    <w:rsid w:val="00FE37A4"/>
    <w:rsid w:val="00FE4E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E3285"/>
  <w15:chartTrackingRefBased/>
  <w15:docId w15:val="{DE9B10DB-0CD7-4625-9080-D9A57B3ADF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72E7"/>
    <w:rPr>
      <w:color w:val="0563C1" w:themeColor="hyperlink"/>
      <w:u w:val="single"/>
    </w:rPr>
  </w:style>
  <w:style w:type="paragraph" w:styleId="NormalWeb">
    <w:name w:val="Normal (Web)"/>
    <w:basedOn w:val="Normal"/>
    <w:uiPriority w:val="99"/>
    <w:semiHidden/>
    <w:unhideWhenUsed/>
    <w:rsid w:val="006E05E7"/>
    <w:rPr>
      <w:rFonts w:ascii="Times New Roman" w:hAnsi="Times New Roman" w:cs="Times New Roman"/>
      <w:sz w:val="24"/>
      <w:szCs w:val="24"/>
    </w:rPr>
  </w:style>
  <w:style w:type="paragraph" w:styleId="Header">
    <w:name w:val="header"/>
    <w:basedOn w:val="Normal"/>
    <w:link w:val="HeaderChar"/>
    <w:uiPriority w:val="99"/>
    <w:unhideWhenUsed/>
    <w:rsid w:val="00263DE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3DE1"/>
  </w:style>
  <w:style w:type="paragraph" w:styleId="Footer">
    <w:name w:val="footer"/>
    <w:basedOn w:val="Normal"/>
    <w:link w:val="FooterChar"/>
    <w:uiPriority w:val="99"/>
    <w:unhideWhenUsed/>
    <w:rsid w:val="00263DE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3DE1"/>
  </w:style>
  <w:style w:type="character" w:styleId="CommentReference">
    <w:name w:val="annotation reference"/>
    <w:basedOn w:val="DefaultParagraphFont"/>
    <w:uiPriority w:val="99"/>
    <w:semiHidden/>
    <w:unhideWhenUsed/>
    <w:rsid w:val="00792D29"/>
    <w:rPr>
      <w:sz w:val="16"/>
      <w:szCs w:val="16"/>
    </w:rPr>
  </w:style>
  <w:style w:type="paragraph" w:styleId="CommentText">
    <w:name w:val="annotation text"/>
    <w:basedOn w:val="Normal"/>
    <w:link w:val="CommentTextChar"/>
    <w:uiPriority w:val="99"/>
    <w:semiHidden/>
    <w:unhideWhenUsed/>
    <w:rsid w:val="00792D29"/>
    <w:pPr>
      <w:spacing w:line="240" w:lineRule="auto"/>
    </w:pPr>
    <w:rPr>
      <w:sz w:val="20"/>
      <w:szCs w:val="20"/>
    </w:rPr>
  </w:style>
  <w:style w:type="character" w:customStyle="1" w:styleId="CommentTextChar">
    <w:name w:val="Comment Text Char"/>
    <w:basedOn w:val="DefaultParagraphFont"/>
    <w:link w:val="CommentText"/>
    <w:uiPriority w:val="99"/>
    <w:semiHidden/>
    <w:rsid w:val="00792D29"/>
    <w:rPr>
      <w:sz w:val="20"/>
      <w:szCs w:val="20"/>
    </w:rPr>
  </w:style>
  <w:style w:type="paragraph" w:styleId="BalloonText">
    <w:name w:val="Balloon Text"/>
    <w:basedOn w:val="Normal"/>
    <w:link w:val="BalloonTextChar"/>
    <w:uiPriority w:val="99"/>
    <w:semiHidden/>
    <w:unhideWhenUsed/>
    <w:rsid w:val="00792D2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2D29"/>
    <w:rPr>
      <w:rFonts w:ascii="Segoe UI" w:hAnsi="Segoe UI" w:cs="Segoe UI"/>
      <w:sz w:val="18"/>
      <w:szCs w:val="18"/>
    </w:rPr>
  </w:style>
  <w:style w:type="paragraph" w:styleId="Bibliography">
    <w:name w:val="Bibliography"/>
    <w:basedOn w:val="Normal"/>
    <w:next w:val="Normal"/>
    <w:uiPriority w:val="37"/>
    <w:unhideWhenUsed/>
    <w:rsid w:val="00DF57DD"/>
    <w:pPr>
      <w:spacing w:after="240" w:line="240" w:lineRule="auto"/>
    </w:pPr>
  </w:style>
  <w:style w:type="paragraph" w:styleId="CommentSubject">
    <w:name w:val="annotation subject"/>
    <w:basedOn w:val="CommentText"/>
    <w:next w:val="CommentText"/>
    <w:link w:val="CommentSubjectChar"/>
    <w:uiPriority w:val="99"/>
    <w:semiHidden/>
    <w:unhideWhenUsed/>
    <w:rsid w:val="00C41907"/>
    <w:rPr>
      <w:b/>
      <w:bCs/>
    </w:rPr>
  </w:style>
  <w:style w:type="character" w:customStyle="1" w:styleId="CommentSubjectChar">
    <w:name w:val="Comment Subject Char"/>
    <w:basedOn w:val="CommentTextChar"/>
    <w:link w:val="CommentSubject"/>
    <w:uiPriority w:val="99"/>
    <w:semiHidden/>
    <w:rsid w:val="00C4190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453618">
      <w:bodyDiv w:val="1"/>
      <w:marLeft w:val="0"/>
      <w:marRight w:val="0"/>
      <w:marTop w:val="0"/>
      <w:marBottom w:val="0"/>
      <w:divBdr>
        <w:top w:val="none" w:sz="0" w:space="0" w:color="auto"/>
        <w:left w:val="none" w:sz="0" w:space="0" w:color="auto"/>
        <w:bottom w:val="none" w:sz="0" w:space="0" w:color="auto"/>
        <w:right w:val="none" w:sz="0" w:space="0" w:color="auto"/>
      </w:divBdr>
      <w:divsChild>
        <w:div w:id="1885479068">
          <w:marLeft w:val="0"/>
          <w:marRight w:val="0"/>
          <w:marTop w:val="240"/>
          <w:marBottom w:val="240"/>
          <w:divBdr>
            <w:top w:val="none" w:sz="0" w:space="0" w:color="auto"/>
            <w:left w:val="none" w:sz="0" w:space="0" w:color="auto"/>
            <w:bottom w:val="none" w:sz="0" w:space="0" w:color="auto"/>
            <w:right w:val="none" w:sz="0" w:space="0" w:color="auto"/>
          </w:divBdr>
          <w:divsChild>
            <w:div w:id="1263221997">
              <w:marLeft w:val="-225"/>
              <w:marRight w:val="-225"/>
              <w:marTop w:val="0"/>
              <w:marBottom w:val="0"/>
              <w:divBdr>
                <w:top w:val="none" w:sz="0" w:space="0" w:color="auto"/>
                <w:left w:val="none" w:sz="0" w:space="0" w:color="auto"/>
                <w:bottom w:val="none" w:sz="0" w:space="0" w:color="auto"/>
                <w:right w:val="none" w:sz="0" w:space="0" w:color="auto"/>
              </w:divBdr>
              <w:divsChild>
                <w:div w:id="61421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153746">
      <w:bodyDiv w:val="1"/>
      <w:marLeft w:val="0"/>
      <w:marRight w:val="0"/>
      <w:marTop w:val="0"/>
      <w:marBottom w:val="0"/>
      <w:divBdr>
        <w:top w:val="none" w:sz="0" w:space="0" w:color="auto"/>
        <w:left w:val="none" w:sz="0" w:space="0" w:color="auto"/>
        <w:bottom w:val="none" w:sz="0" w:space="0" w:color="auto"/>
        <w:right w:val="none" w:sz="0" w:space="0" w:color="auto"/>
      </w:divBdr>
      <w:divsChild>
        <w:div w:id="487210446">
          <w:marLeft w:val="0"/>
          <w:marRight w:val="0"/>
          <w:marTop w:val="240"/>
          <w:marBottom w:val="240"/>
          <w:divBdr>
            <w:top w:val="none" w:sz="0" w:space="0" w:color="auto"/>
            <w:left w:val="none" w:sz="0" w:space="0" w:color="auto"/>
            <w:bottom w:val="none" w:sz="0" w:space="0" w:color="auto"/>
            <w:right w:val="none" w:sz="0" w:space="0" w:color="auto"/>
          </w:divBdr>
          <w:divsChild>
            <w:div w:id="48463101">
              <w:marLeft w:val="-225"/>
              <w:marRight w:val="-225"/>
              <w:marTop w:val="0"/>
              <w:marBottom w:val="0"/>
              <w:divBdr>
                <w:top w:val="none" w:sz="0" w:space="0" w:color="auto"/>
                <w:left w:val="none" w:sz="0" w:space="0" w:color="auto"/>
                <w:bottom w:val="none" w:sz="0" w:space="0" w:color="auto"/>
                <w:right w:val="none" w:sz="0" w:space="0" w:color="auto"/>
              </w:divBdr>
              <w:divsChild>
                <w:div w:id="67287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4265469">
      <w:bodyDiv w:val="1"/>
      <w:marLeft w:val="0"/>
      <w:marRight w:val="0"/>
      <w:marTop w:val="0"/>
      <w:marBottom w:val="0"/>
      <w:divBdr>
        <w:top w:val="none" w:sz="0" w:space="0" w:color="auto"/>
        <w:left w:val="none" w:sz="0" w:space="0" w:color="auto"/>
        <w:bottom w:val="none" w:sz="0" w:space="0" w:color="auto"/>
        <w:right w:val="none" w:sz="0" w:space="0" w:color="auto"/>
      </w:divBdr>
      <w:divsChild>
        <w:div w:id="861553557">
          <w:marLeft w:val="0"/>
          <w:marRight w:val="0"/>
          <w:marTop w:val="240"/>
          <w:marBottom w:val="240"/>
          <w:divBdr>
            <w:top w:val="none" w:sz="0" w:space="0" w:color="auto"/>
            <w:left w:val="none" w:sz="0" w:space="0" w:color="auto"/>
            <w:bottom w:val="none" w:sz="0" w:space="0" w:color="auto"/>
            <w:right w:val="none" w:sz="0" w:space="0" w:color="auto"/>
          </w:divBdr>
          <w:divsChild>
            <w:div w:id="89862035">
              <w:marLeft w:val="-225"/>
              <w:marRight w:val="-225"/>
              <w:marTop w:val="0"/>
              <w:marBottom w:val="0"/>
              <w:divBdr>
                <w:top w:val="none" w:sz="0" w:space="0" w:color="auto"/>
                <w:left w:val="none" w:sz="0" w:space="0" w:color="auto"/>
                <w:bottom w:val="none" w:sz="0" w:space="0" w:color="auto"/>
                <w:right w:val="none" w:sz="0" w:space="0" w:color="auto"/>
              </w:divBdr>
              <w:divsChild>
                <w:div w:id="7224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9678886">
      <w:bodyDiv w:val="1"/>
      <w:marLeft w:val="0"/>
      <w:marRight w:val="0"/>
      <w:marTop w:val="0"/>
      <w:marBottom w:val="0"/>
      <w:divBdr>
        <w:top w:val="none" w:sz="0" w:space="0" w:color="auto"/>
        <w:left w:val="none" w:sz="0" w:space="0" w:color="auto"/>
        <w:bottom w:val="none" w:sz="0" w:space="0" w:color="auto"/>
        <w:right w:val="none" w:sz="0" w:space="0" w:color="auto"/>
      </w:divBdr>
      <w:divsChild>
        <w:div w:id="804549172">
          <w:marLeft w:val="0"/>
          <w:marRight w:val="0"/>
          <w:marTop w:val="240"/>
          <w:marBottom w:val="240"/>
          <w:divBdr>
            <w:top w:val="none" w:sz="0" w:space="0" w:color="auto"/>
            <w:left w:val="none" w:sz="0" w:space="0" w:color="auto"/>
            <w:bottom w:val="none" w:sz="0" w:space="0" w:color="auto"/>
            <w:right w:val="none" w:sz="0" w:space="0" w:color="auto"/>
          </w:divBdr>
          <w:divsChild>
            <w:div w:id="514001175">
              <w:marLeft w:val="-225"/>
              <w:marRight w:val="-225"/>
              <w:marTop w:val="0"/>
              <w:marBottom w:val="0"/>
              <w:divBdr>
                <w:top w:val="none" w:sz="0" w:space="0" w:color="auto"/>
                <w:left w:val="none" w:sz="0" w:space="0" w:color="auto"/>
                <w:bottom w:val="none" w:sz="0" w:space="0" w:color="auto"/>
                <w:right w:val="none" w:sz="0" w:space="0" w:color="auto"/>
              </w:divBdr>
              <w:divsChild>
                <w:div w:id="102806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4858060">
      <w:bodyDiv w:val="1"/>
      <w:marLeft w:val="0"/>
      <w:marRight w:val="0"/>
      <w:marTop w:val="0"/>
      <w:marBottom w:val="0"/>
      <w:divBdr>
        <w:top w:val="none" w:sz="0" w:space="0" w:color="auto"/>
        <w:left w:val="none" w:sz="0" w:space="0" w:color="auto"/>
        <w:bottom w:val="none" w:sz="0" w:space="0" w:color="auto"/>
        <w:right w:val="none" w:sz="0" w:space="0" w:color="auto"/>
      </w:divBdr>
    </w:div>
    <w:div w:id="1897812236">
      <w:bodyDiv w:val="1"/>
      <w:marLeft w:val="0"/>
      <w:marRight w:val="0"/>
      <w:marTop w:val="0"/>
      <w:marBottom w:val="0"/>
      <w:divBdr>
        <w:top w:val="none" w:sz="0" w:space="0" w:color="auto"/>
        <w:left w:val="none" w:sz="0" w:space="0" w:color="auto"/>
        <w:bottom w:val="none" w:sz="0" w:space="0" w:color="auto"/>
        <w:right w:val="none" w:sz="0" w:space="0" w:color="auto"/>
      </w:divBdr>
    </w:div>
    <w:div w:id="1940992253">
      <w:bodyDiv w:val="1"/>
      <w:marLeft w:val="0"/>
      <w:marRight w:val="0"/>
      <w:marTop w:val="0"/>
      <w:marBottom w:val="0"/>
      <w:divBdr>
        <w:top w:val="none" w:sz="0" w:space="0" w:color="auto"/>
        <w:left w:val="none" w:sz="0" w:space="0" w:color="auto"/>
        <w:bottom w:val="none" w:sz="0" w:space="0" w:color="auto"/>
        <w:right w:val="none" w:sz="0" w:space="0" w:color="auto"/>
      </w:divBdr>
      <w:divsChild>
        <w:div w:id="855189026">
          <w:marLeft w:val="0"/>
          <w:marRight w:val="0"/>
          <w:marTop w:val="240"/>
          <w:marBottom w:val="240"/>
          <w:divBdr>
            <w:top w:val="none" w:sz="0" w:space="0" w:color="auto"/>
            <w:left w:val="none" w:sz="0" w:space="0" w:color="auto"/>
            <w:bottom w:val="none" w:sz="0" w:space="0" w:color="auto"/>
            <w:right w:val="none" w:sz="0" w:space="0" w:color="auto"/>
          </w:divBdr>
          <w:divsChild>
            <w:div w:id="1574506905">
              <w:marLeft w:val="-225"/>
              <w:marRight w:val="-225"/>
              <w:marTop w:val="0"/>
              <w:marBottom w:val="0"/>
              <w:divBdr>
                <w:top w:val="none" w:sz="0" w:space="0" w:color="auto"/>
                <w:left w:val="none" w:sz="0" w:space="0" w:color="auto"/>
                <w:bottom w:val="none" w:sz="0" w:space="0" w:color="auto"/>
                <w:right w:val="none" w:sz="0" w:space="0" w:color="auto"/>
              </w:divBdr>
              <w:divsChild>
                <w:div w:id="1618561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568181">
      <w:bodyDiv w:val="1"/>
      <w:marLeft w:val="0"/>
      <w:marRight w:val="0"/>
      <w:marTop w:val="0"/>
      <w:marBottom w:val="0"/>
      <w:divBdr>
        <w:top w:val="none" w:sz="0" w:space="0" w:color="auto"/>
        <w:left w:val="none" w:sz="0" w:space="0" w:color="auto"/>
        <w:bottom w:val="none" w:sz="0" w:space="0" w:color="auto"/>
        <w:right w:val="none" w:sz="0" w:space="0" w:color="auto"/>
      </w:divBdr>
      <w:divsChild>
        <w:div w:id="389114187">
          <w:marLeft w:val="0"/>
          <w:marRight w:val="0"/>
          <w:marTop w:val="240"/>
          <w:marBottom w:val="240"/>
          <w:divBdr>
            <w:top w:val="none" w:sz="0" w:space="0" w:color="auto"/>
            <w:left w:val="none" w:sz="0" w:space="0" w:color="auto"/>
            <w:bottom w:val="none" w:sz="0" w:space="0" w:color="auto"/>
            <w:right w:val="none" w:sz="0" w:space="0" w:color="auto"/>
          </w:divBdr>
          <w:divsChild>
            <w:div w:id="1271013118">
              <w:marLeft w:val="-225"/>
              <w:marRight w:val="-225"/>
              <w:marTop w:val="0"/>
              <w:marBottom w:val="0"/>
              <w:divBdr>
                <w:top w:val="none" w:sz="0" w:space="0" w:color="auto"/>
                <w:left w:val="none" w:sz="0" w:space="0" w:color="auto"/>
                <w:bottom w:val="none" w:sz="0" w:space="0" w:color="auto"/>
                <w:right w:val="none" w:sz="0" w:space="0" w:color="auto"/>
              </w:divBdr>
              <w:divsChild>
                <w:div w:id="80697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 Id="rId15" Type="http://schemas.openxmlformats.org/officeDocument/2006/relationships/image" Target="media/file6f1c2fb76b19.emf"/><Relationship Id="rId16" Type="http://schemas.openxmlformats.org/officeDocument/2006/relationships/image" Target="media/file6f1c73465c7.emf"/><Relationship Id="rId17" Type="http://schemas.openxmlformats.org/officeDocument/2006/relationships/image" Target="media/file6f1c411c57d1.png"/><Relationship Id="rId18" Type="http://schemas.openxmlformats.org/officeDocument/2006/relationships/image" Target="media/file6f1c1b9f1afd.emf"/><Relationship Id="rId19" Type="http://schemas.openxmlformats.org/officeDocument/2006/relationships/image" Target="media/file6f1c5af24dd.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B692F-C072-4D6F-B872-34AAFB429C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7</Pages>
  <Words>3170</Words>
  <Characters>1807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subject/>
  <dc:creator>Byron Jaeger</dc:creator>
  <cp:keywords/>
  <dc:description/>
  <cp:lastModifiedBy/>
  <cp:revision>9</cp:revision>
  <dcterms:created xsi:type="dcterms:W3CDTF">2020-08-27T21:51:00Z</dcterms:created>
  <dcterms:modified xsi:type="dcterms:W3CDTF">2020-08-27T22:47:53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eXwazBOO"/&gt;&lt;style id="http://www.zotero.org/styles/journal-of-the-american-college-of-cardiology" hasBibliography="1" bibliographyStyleHasBeenSet="1"/&gt;&lt;prefs&gt;&lt;pref name="fieldType" value="Field"/</vt:lpwstr>
  </property>
  <property fmtid="{D5CDD505-2E9C-101B-9397-08002B2CF9AE}" pid="3" name="ZOTERO_PREF_2">
    <vt:lpwstr>&gt;&lt;/prefs&gt;&lt;/data&gt;</vt:lpwstr>
  </property>
</Properties>
</file>